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06517" w14:textId="7FEB7900" w:rsidR="00123070" w:rsidRPr="004C2E66" w:rsidRDefault="00123070" w:rsidP="00277670">
      <w:pPr>
        <w:pStyle w:val="Articletitle"/>
        <w:spacing w:after="0"/>
        <w:jc w:val="center"/>
      </w:pPr>
      <w:r w:rsidRPr="004C2E66">
        <w:t>Empowering the crowd: Feasible strategies</w:t>
      </w:r>
    </w:p>
    <w:p w14:paraId="6C531339" w14:textId="77777777" w:rsidR="00123070" w:rsidRPr="004C2E66" w:rsidRDefault="00123070" w:rsidP="00277670">
      <w:pPr>
        <w:pStyle w:val="Articletitle"/>
        <w:spacing w:after="0"/>
        <w:jc w:val="center"/>
      </w:pPr>
      <w:r w:rsidRPr="004C2E66">
        <w:t>to minimize the spread of COVID-19</w:t>
      </w:r>
    </w:p>
    <w:p w14:paraId="552212E3" w14:textId="49D3CBD2" w:rsidR="00661045" w:rsidRPr="004C2E66" w:rsidRDefault="00123070" w:rsidP="00277670">
      <w:pPr>
        <w:pStyle w:val="Articletitle"/>
        <w:spacing w:after="0"/>
        <w:jc w:val="center"/>
      </w:pPr>
      <w:r w:rsidRPr="004C2E66">
        <w:t>in high-density informal settlements</w:t>
      </w:r>
    </w:p>
    <w:p w14:paraId="799348AD" w14:textId="26A510CA" w:rsidR="00123070" w:rsidRPr="004C2E66" w:rsidRDefault="00123070" w:rsidP="00277670">
      <w:pPr>
        <w:pStyle w:val="Authornames"/>
        <w:jc w:val="center"/>
        <w:rPr>
          <w:sz w:val="24"/>
          <w:szCs w:val="22"/>
        </w:rPr>
      </w:pPr>
      <w:r w:rsidRPr="004C2E66">
        <w:rPr>
          <w:sz w:val="24"/>
          <w:szCs w:val="22"/>
        </w:rPr>
        <w:t>Alberto Pascual-García</w:t>
      </w:r>
      <w:r w:rsidR="004F428E" w:rsidRPr="004C2E66">
        <w:rPr>
          <w:sz w:val="24"/>
          <w:szCs w:val="22"/>
          <w:vertAlign w:val="superscript"/>
        </w:rPr>
        <w:t>a</w:t>
      </w:r>
      <w:r w:rsidR="004F428E" w:rsidRPr="004C2E66">
        <w:rPr>
          <w:sz w:val="24"/>
          <w:szCs w:val="22"/>
        </w:rPr>
        <w:t>*</w:t>
      </w:r>
      <w:r w:rsidRPr="004C2E66">
        <w:rPr>
          <w:sz w:val="24"/>
          <w:szCs w:val="22"/>
        </w:rPr>
        <w:t>,</w:t>
      </w:r>
      <w:r w:rsidR="004F428E" w:rsidRPr="004C2E66">
        <w:rPr>
          <w:sz w:val="24"/>
          <w:szCs w:val="22"/>
        </w:rPr>
        <w:t xml:space="preserve"> </w:t>
      </w:r>
      <w:r w:rsidRPr="004C2E66">
        <w:rPr>
          <w:sz w:val="24"/>
          <w:szCs w:val="22"/>
        </w:rPr>
        <w:t>Jordan Klein</w:t>
      </w:r>
      <w:r w:rsidR="004F428E" w:rsidRPr="004C2E66">
        <w:rPr>
          <w:sz w:val="24"/>
          <w:szCs w:val="22"/>
          <w:vertAlign w:val="superscript"/>
        </w:rPr>
        <w:t>b</w:t>
      </w:r>
      <w:r w:rsidRPr="004C2E66">
        <w:rPr>
          <w:sz w:val="24"/>
          <w:szCs w:val="22"/>
        </w:rPr>
        <w:t>, Jennifer Villers</w:t>
      </w:r>
      <w:r w:rsidRPr="004C2E66">
        <w:rPr>
          <w:sz w:val="24"/>
          <w:szCs w:val="22"/>
          <w:vertAlign w:val="superscript"/>
        </w:rPr>
        <w:t>c‡</w:t>
      </w:r>
      <w:r w:rsidRPr="004C2E66">
        <w:rPr>
          <w:sz w:val="24"/>
          <w:szCs w:val="22"/>
        </w:rPr>
        <w:t>,</w:t>
      </w:r>
    </w:p>
    <w:p w14:paraId="173B64EF" w14:textId="0932DFCC" w:rsidR="00442B9C" w:rsidRPr="004C2E66" w:rsidRDefault="00123070" w:rsidP="00277670">
      <w:pPr>
        <w:pStyle w:val="Authornames"/>
        <w:spacing w:before="0"/>
        <w:jc w:val="center"/>
        <w:rPr>
          <w:sz w:val="24"/>
          <w:szCs w:val="22"/>
          <w:vertAlign w:val="superscript"/>
        </w:rPr>
      </w:pPr>
      <w:r w:rsidRPr="004C2E66">
        <w:rPr>
          <w:sz w:val="24"/>
          <w:szCs w:val="22"/>
        </w:rPr>
        <w:t>Eduard Campillo-Funollet</w:t>
      </w:r>
      <w:r w:rsidR="00DF7D6B" w:rsidRPr="004C2E66">
        <w:rPr>
          <w:sz w:val="24"/>
          <w:szCs w:val="22"/>
          <w:vertAlign w:val="superscript"/>
        </w:rPr>
        <w:t>d‡</w:t>
      </w:r>
      <w:r w:rsidR="00DF7D6B" w:rsidRPr="004C2E66">
        <w:rPr>
          <w:sz w:val="24"/>
          <w:szCs w:val="22"/>
        </w:rPr>
        <w:t>, Chamsy Sarkis</w:t>
      </w:r>
      <w:r w:rsidR="00DF7D6B" w:rsidRPr="004C2E66">
        <w:rPr>
          <w:sz w:val="24"/>
          <w:szCs w:val="22"/>
          <w:vertAlign w:val="superscript"/>
        </w:rPr>
        <w:t>e</w:t>
      </w:r>
    </w:p>
    <w:p w14:paraId="43FAC8C3" w14:textId="653082B1" w:rsidR="00DF7D6B" w:rsidRPr="004C2E66" w:rsidRDefault="00B64FA3" w:rsidP="00627BF8">
      <w:pPr>
        <w:pStyle w:val="Affiliation"/>
        <w:spacing w:line="276" w:lineRule="auto"/>
        <w:jc w:val="center"/>
        <w:rPr>
          <w:sz w:val="22"/>
          <w:szCs w:val="22"/>
        </w:rPr>
      </w:pPr>
      <w:r w:rsidRPr="004C2E66">
        <w:rPr>
          <w:sz w:val="22"/>
          <w:szCs w:val="22"/>
          <w:vertAlign w:val="superscript"/>
        </w:rPr>
        <w:t>a</w:t>
      </w:r>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500FD8" w:rsidRDefault="00B64FA3" w:rsidP="00627BF8">
      <w:pPr>
        <w:pStyle w:val="Affiliation"/>
        <w:spacing w:before="0" w:line="276" w:lineRule="auto"/>
        <w:jc w:val="center"/>
        <w:rPr>
          <w:sz w:val="22"/>
          <w:szCs w:val="22"/>
          <w:lang w:val="fr-BE"/>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 xml:space="preserve">Office of Population Research. </w:t>
      </w:r>
      <w:r w:rsidR="00DF7D6B" w:rsidRPr="00500FD8">
        <w:rPr>
          <w:sz w:val="22"/>
          <w:szCs w:val="22"/>
          <w:lang w:val="fr-BE"/>
        </w:rPr>
        <w:t>Princeton University. Princeton, NJ, USA.</w:t>
      </w:r>
    </w:p>
    <w:p w14:paraId="411BF924" w14:textId="1112AE73" w:rsidR="00DF7D6B" w:rsidRPr="004C2E66" w:rsidRDefault="00DF7D6B" w:rsidP="00627BF8">
      <w:pPr>
        <w:pStyle w:val="Affiliation"/>
        <w:spacing w:before="0" w:line="276" w:lineRule="auto"/>
        <w:jc w:val="center"/>
        <w:rPr>
          <w:sz w:val="22"/>
          <w:szCs w:val="22"/>
        </w:rPr>
      </w:pPr>
      <w:r w:rsidRPr="00500FD8">
        <w:rPr>
          <w:sz w:val="22"/>
          <w:szCs w:val="22"/>
          <w:vertAlign w:val="superscript"/>
          <w:lang w:val="fr-BE"/>
        </w:rPr>
        <w:t>c</w:t>
      </w:r>
      <w:r w:rsidRPr="00500FD8">
        <w:rPr>
          <w:sz w:val="22"/>
          <w:szCs w:val="22"/>
          <w:lang w:val="fr-BE"/>
        </w:rPr>
        <w:t xml:space="preserve"> Princeton Environmental Institute. </w:t>
      </w:r>
      <w:r w:rsidRPr="004C2E66">
        <w:rPr>
          <w:sz w:val="22"/>
          <w:szCs w:val="22"/>
        </w:rPr>
        <w:t>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58C33863"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r w:rsidRPr="00500FD8">
        <w:rPr>
          <w:sz w:val="22"/>
          <w:szCs w:val="22"/>
        </w:rPr>
        <w:t>alberto.pascual@env.ethz.ch</w:t>
      </w:r>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r w:rsidRPr="004C2E66">
        <w:rPr>
          <w:sz w:val="22"/>
          <w:szCs w:val="22"/>
        </w:rPr>
        <w:t>Universit</w:t>
      </w:r>
      <w:r w:rsidR="00AA5441" w:rsidRPr="004C2E66">
        <w:rPr>
          <w:sz w:val="22"/>
          <w:szCs w:val="22"/>
        </w:rPr>
        <w:t>ä</w:t>
      </w:r>
      <w:r w:rsidRPr="004C2E66">
        <w:rPr>
          <w:sz w:val="22"/>
          <w:szCs w:val="22"/>
        </w:rPr>
        <w:t>tstrasse 16. 8005, Z</w:t>
      </w:r>
      <w:r w:rsidR="00AA5441" w:rsidRPr="004C2E66">
        <w:rPr>
          <w:sz w:val="22"/>
          <w:szCs w:val="22"/>
        </w:rPr>
        <w:t>ü</w:t>
      </w:r>
      <w:r w:rsidRPr="004C2E66">
        <w:rPr>
          <w:sz w:val="22"/>
          <w:szCs w:val="22"/>
        </w:rPr>
        <w:t>rich (Switzerland). Tel. +41 44 632 89 22</w:t>
      </w:r>
    </w:p>
    <w:p w14:paraId="19386E01" w14:textId="77777777" w:rsidR="00031B36" w:rsidRPr="004C2E66" w:rsidRDefault="00DF7D6B" w:rsidP="004C4B8D">
      <w:pPr>
        <w:pStyle w:val="Abstract"/>
        <w:spacing w:after="240" w:line="276" w:lineRule="auto"/>
        <w:ind w:right="562"/>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by up to 35% if contacts are reduced by 50%. A similar reduction in mortality can be achieved by providing</w:t>
      </w:r>
      <w:r w:rsidR="003114CD" w:rsidRPr="004C2E66">
        <w:t xml:space="preserve"> </w:t>
      </w:r>
      <w:r w:rsidRPr="004C2E66">
        <w:t xml:space="preserve">1 self-isolation tent per 200 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of all simulated interventions may reduce mortality by as much as 8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4C4B8D">
      <w:pPr>
        <w:pStyle w:val="Abstract"/>
        <w:spacing w:before="240" w:after="240" w:line="276" w:lineRule="auto"/>
        <w:ind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4C4B8D">
      <w:pPr>
        <w:pStyle w:val="Abstract"/>
        <w:spacing w:before="240" w:after="240" w:line="276" w:lineRule="auto"/>
        <w:ind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00C011D0" w:rsidR="00E664C4" w:rsidRPr="004C2E66" w:rsidRDefault="00031B36" w:rsidP="004C4B8D">
      <w:pPr>
        <w:pStyle w:val="Abstract"/>
        <w:spacing w:before="240" w:line="276" w:lineRule="auto"/>
        <w:ind w:right="562"/>
        <w:jc w:val="both"/>
        <w:rPr>
          <w:rFonts w:cs="Arial"/>
          <w:b/>
          <w:bCs/>
          <w:kern w:val="32"/>
          <w:szCs w:val="32"/>
        </w:rPr>
      </w:pPr>
      <w:r w:rsidRPr="004C2E66">
        <w:rPr>
          <w:b/>
          <w:bCs/>
          <w:szCs w:val="22"/>
        </w:rPr>
        <w:t>Word count</w:t>
      </w:r>
      <w:r w:rsidRPr="004C2E66">
        <w:rPr>
          <w:szCs w:val="22"/>
        </w:rPr>
        <w:t>: 573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2F1E4E">
      <w:pPr>
        <w:pStyle w:val="Bulletedlist"/>
        <w:spacing w:before="0"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isolation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2F1E4E">
      <w:pPr>
        <w:pStyle w:val="Bulletedlist"/>
        <w:spacing w:before="0"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376EB8" w:rsidRDefault="005E4E7B" w:rsidP="005E4E7B">
      <w:pPr>
        <w:pStyle w:val="Heading1"/>
        <w:rPr>
          <w:caps/>
        </w:rPr>
      </w:pPr>
      <w:r w:rsidRPr="00376EB8">
        <w:rPr>
          <w:caps/>
        </w:rPr>
        <w:lastRenderedPageBreak/>
        <w:t>Introduction</w:t>
      </w:r>
    </w:p>
    <w:p w14:paraId="1E15B480" w14:textId="5A9B82AE" w:rsidR="005E4E7B" w:rsidRPr="004C2E66" w:rsidRDefault="002C3E4F" w:rsidP="00E63901">
      <w:pPr>
        <w:pStyle w:val="Newparagraph"/>
        <w:spacing w:line="360" w:lineRule="auto"/>
        <w:ind w:firstLine="0"/>
        <w:jc w:val="both"/>
      </w:pPr>
      <w:r w:rsidRPr="004C2E66">
        <w:t xml:space="preserve">The COVID-19 pandemic is intensifying in regions immersed in protracted armed conflicts </w:t>
      </w:r>
      <w:r w:rsidR="00D94B9B" w:rsidRPr="004C2E66">
        <w:fldChar w:fldCharType="begin"/>
      </w:r>
      <w:r w:rsidR="002D6D46" w:rsidRPr="004C2E66">
        <w:instrText xml:space="preserve"> ADDIN EN.CITE &lt;EndNote&gt;&lt;Cite&gt;&lt;Author&gt;The Guardian&lt;/Author&gt;&lt;IDText&gt;Aid agencies warn of COVID-19 crisis in refugee camps as winter approaches&lt;/IDText&gt;&lt;DisplayText&gt;&lt;style face="superscript"&gt;1&lt;/style&gt;&lt;/DisplayText&gt;&lt;record&gt;&lt;urls&gt;&lt;related-urls&gt;&lt;url&gt;https://www.theguardian.com/global-development/2020/sep/23/aid-agencies-warn-of-covid-19-crisis-in-refugee-camps-as-winter-approaches&lt;/url&gt;&lt;/related-urls&gt;&lt;/urls&gt;&lt;titles&gt;&lt;title&gt;Aid agencies warn of COVID-19 crisis in refugee camps as winter approaches&lt;/title&gt;&lt;/titles&gt;&lt;number&gt;2020-11-13&lt;/number&gt;&lt;contributors&gt;&lt;authors&gt;&lt;author&gt;The Guardian,&lt;/author&gt;&lt;/authors&gt;&lt;/contributors&gt;&lt;added-date format="utc"&gt;1616139779&lt;/added-date&gt;&lt;ref-type name="Web Page"&gt;12&lt;/ref-type&gt;&lt;rec-number&gt;495&lt;/rec-number&gt;&lt;last-updated-date format="utc"&gt;1616139924&lt;/last-updated-date&gt;&lt;/record&gt;&lt;/Cite&gt;&lt;/EndNote&gt;</w:instrText>
      </w:r>
      <w:r w:rsidR="00D94B9B" w:rsidRPr="004C2E66">
        <w:fldChar w:fldCharType="separate"/>
      </w:r>
      <w:r w:rsidR="002D6D46" w:rsidRPr="004C2E66">
        <w:rPr>
          <w:noProof/>
          <w:vertAlign w:val="superscript"/>
        </w:rPr>
        <w:t>1</w:t>
      </w:r>
      <w:r w:rsidR="00D94B9B" w:rsidRPr="004C2E66">
        <w:fldChar w:fldCharType="end"/>
      </w:r>
      <w:r w:rsidRPr="004C2E66">
        <w:t>, where large portions of their populations have become displaced. When the displaced population exceeds o</w:t>
      </w:r>
      <w:r w:rsidR="0082056A" w:rsidRPr="004C2E66">
        <w:t>ffi</w:t>
      </w:r>
      <w:r w:rsidRPr="004C2E66">
        <w:t>cial resettlement and</w:t>
      </w:r>
      <w:r w:rsidR="0082056A" w:rsidRPr="004C2E66">
        <w:t xml:space="preserve"> </w:t>
      </w:r>
      <w:r w:rsidRPr="004C2E66">
        <w:t>refugee camp capacity, Internally Displaced Persons (IDPs) must live in informal settlements (hereafter named</w:t>
      </w:r>
      <w:r w:rsidR="0082056A" w:rsidRPr="004C2E66">
        <w:t xml:space="preserve"> </w:t>
      </w:r>
      <w:r w:rsidR="00FE653F" w:rsidRPr="004C2E66">
        <w:t>“</w:t>
      </w:r>
      <w:r w:rsidRPr="004C2E66">
        <w:t>camps</w:t>
      </w:r>
      <w:r w:rsidR="00FE653F" w:rsidRPr="004C2E66">
        <w:t>”</w:t>
      </w:r>
      <w:r w:rsidRPr="004C2E66">
        <w:t xml:space="preserve">). These regions must contend with the public health challenges resulting from violence </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Pr="004C2E66">
        <w:t>, the deterioration</w:t>
      </w:r>
      <w:r w:rsidR="00FE653F" w:rsidRPr="004C2E66">
        <w:t xml:space="preserve"> </w:t>
      </w:r>
      <w:r w:rsidRPr="004C2E66">
        <w:t xml:space="preserve">of health-systems </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Pr="004C2E66">
        <w:t xml:space="preserve">, especially of critical care </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Pr="004C2E66">
        <w:t>, and the breakdown of essential public infrastructure</w:t>
      </w:r>
      <w:r w:rsidR="00FE653F" w:rsidRPr="004C2E66">
        <w:t xml:space="preserve"> </w:t>
      </w:r>
      <w:r w:rsidRPr="004C2E66">
        <w:t xml:space="preserve">such as water and sanitation systems </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Pr="004C2E66">
        <w:t>. Urgent action is needed to contain the virus in these settings, a task</w:t>
      </w:r>
      <w:r w:rsidR="00FE653F" w:rsidRPr="004C2E66">
        <w:t xml:space="preserve"> </w:t>
      </w:r>
      <w:r w:rsidRPr="004C2E66">
        <w:t xml:space="preserve">which necessarily involves the engagement of the communities living in them </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r w:rsidRPr="004C2E66">
        <w:t>.</w:t>
      </w:r>
    </w:p>
    <w:p w14:paraId="1AF13F54" w14:textId="25FF59B0" w:rsidR="00716C05" w:rsidRPr="004C2E66" w:rsidRDefault="00E810E0" w:rsidP="00E810E0">
      <w:pPr>
        <w:pStyle w:val="Newparagraph"/>
        <w:spacing w:line="360" w:lineRule="auto"/>
        <w:jc w:val="both"/>
      </w:pPr>
      <w:r w:rsidRPr="004C2E66">
        <w:t xml:space="preserve">This study focuses on the Northwest region of Syria (NWS): a relatively small geographical area with 4.2 million people, of which 1.15 million (27.4%) are IDPs living in camps </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 </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 </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A1DFB06"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in </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individuals in particular. We paid special attention to how the living conditions in informal camps inform the assumptions underlying our proposed interventions, a question often neglected </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 </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such as self-distancing, isolation of symptomatic individuals and the creation of a 'safety zone' in which more vulnerable members of the population are protected from exposure to the virus.</w:t>
      </w:r>
    </w:p>
    <w:p w14:paraId="455353D7" w14:textId="1395D61E" w:rsidR="006E611B" w:rsidRPr="004C2E66" w:rsidRDefault="005F6E84" w:rsidP="00EB73BF">
      <w:pPr>
        <w:pStyle w:val="Newparagraph"/>
        <w:spacing w:line="360" w:lineRule="auto"/>
        <w:jc w:val="both"/>
      </w:pPr>
      <w:r w:rsidRPr="004C2E66">
        <w:t xml:space="preserve">Building upon the approach used to model the impact of these interventions in African cities, our model includes a parameterization of the contacts each individual has per day </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We further elaborate upon this approach by making a more explicit representation of contacts and other parameters in the model. We consider the micro-dynamics of contacts, the time that individuals take to recognize their symptoms before self-isolating, the effect of having carers to attend to isolated individuals, and the existence of a buffer zone in which exposed</w:t>
      </w:r>
      <w:r w:rsidR="00651093" w:rsidRPr="004C2E66">
        <w:t xml:space="preserve"> </w:t>
      </w:r>
      <w:r w:rsidRPr="004C2E66">
        <w:t xml:space="preserve">and protected </w:t>
      </w:r>
      <w:r w:rsidRPr="004C2E66">
        <w:lastRenderedPageBreak/>
        <w:t>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FF454D" w:rsidRDefault="006E611B" w:rsidP="006E611B">
      <w:pPr>
        <w:pStyle w:val="Heading1"/>
        <w:rPr>
          <w:caps/>
        </w:rPr>
      </w:pPr>
      <w:r w:rsidRPr="00FF454D">
        <w:rPr>
          <w:caps/>
        </w:rPr>
        <w:t>Methods</w:t>
      </w:r>
    </w:p>
    <w:p w14:paraId="58C6B1D6" w14:textId="744B5144" w:rsidR="005128D3" w:rsidRPr="002F7759" w:rsidRDefault="005128D3" w:rsidP="005128D3">
      <w:pPr>
        <w:pStyle w:val="Heading2"/>
        <w:rPr>
          <w:i w:val="0"/>
          <w:iCs w:val="0"/>
        </w:rPr>
      </w:pPr>
      <w:r w:rsidRPr="002F7759">
        <w:rPr>
          <w:i w:val="0"/>
          <w:iCs w:val="0"/>
        </w:rPr>
        <w:t>The model</w:t>
      </w:r>
    </w:p>
    <w:p w14:paraId="37BDEE7A" w14:textId="790FAEB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by </w: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 </w:instrTex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DATA </w:instrText>
      </w:r>
      <w:r w:rsidR="00047183" w:rsidRPr="004C2E66">
        <w:fldChar w:fldCharType="end"/>
      </w:r>
      <w:r w:rsidR="00047183" w:rsidRPr="004C2E66">
        <w:fldChar w:fldCharType="separate"/>
      </w:r>
      <w:r w:rsidR="00047183" w:rsidRPr="004C2E66">
        <w:rPr>
          <w:noProof/>
          <w:vertAlign w:val="superscript"/>
        </w:rPr>
        <w:t>10, 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6410"/>
        <w:gridCol w:w="1377"/>
      </w:tblGrid>
      <w:tr w:rsidR="00996839" w:rsidRPr="004C2E66" w14:paraId="673A973B" w14:textId="77777777" w:rsidTr="00F818A8">
        <w:trPr>
          <w:trHeight w:val="432"/>
        </w:trPr>
        <w:tc>
          <w:tcPr>
            <w:tcW w:w="752" w:type="pct"/>
          </w:tcPr>
          <w:p w14:paraId="60D538EF" w14:textId="77777777" w:rsidR="00996839" w:rsidRPr="004C2E66" w:rsidRDefault="00996839" w:rsidP="00B20FAB">
            <w:pPr>
              <w:spacing w:line="240" w:lineRule="auto"/>
              <w:rPr>
                <w:lang w:eastAsia="en-US"/>
              </w:rPr>
            </w:pPr>
          </w:p>
        </w:tc>
        <w:tc>
          <w:tcPr>
            <w:tcW w:w="3497" w:type="pct"/>
          </w:tcPr>
          <w:p w14:paraId="6EF616AB" w14:textId="405BA94C"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spacing w:line="240" w:lineRule="auto"/>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spacing w:line="240" w:lineRule="auto"/>
              <w:rPr>
                <w:lang w:eastAsia="en-US"/>
              </w:rPr>
            </w:pPr>
          </w:p>
        </w:tc>
        <w:tc>
          <w:tcPr>
            <w:tcW w:w="3497" w:type="pct"/>
          </w:tcPr>
          <w:p w14:paraId="2488CAC6" w14:textId="789764E8"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spacing w:line="240" w:lineRule="auto"/>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spacing w:line="240" w:lineRule="auto"/>
              <w:rPr>
                <w:lang w:eastAsia="en-US"/>
              </w:rPr>
            </w:pPr>
          </w:p>
        </w:tc>
        <w:tc>
          <w:tcPr>
            <w:tcW w:w="3497" w:type="pct"/>
          </w:tcPr>
          <w:p w14:paraId="787A906B" w14:textId="73C9F2B2"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spacing w:line="240" w:lineRule="auto"/>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spacing w:line="240" w:lineRule="auto"/>
              <w:rPr>
                <w:lang w:eastAsia="en-US"/>
              </w:rPr>
            </w:pPr>
          </w:p>
        </w:tc>
        <w:tc>
          <w:tcPr>
            <w:tcW w:w="3497" w:type="pct"/>
          </w:tcPr>
          <w:p w14:paraId="00C27B9A" w14:textId="280C5734"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spacing w:line="240" w:lineRule="auto"/>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spacing w:line="240" w:lineRule="auto"/>
              <w:rPr>
                <w:lang w:eastAsia="en-US"/>
              </w:rPr>
            </w:pPr>
          </w:p>
        </w:tc>
        <w:tc>
          <w:tcPr>
            <w:tcW w:w="3497" w:type="pct"/>
          </w:tcPr>
          <w:p w14:paraId="5DE52553" w14:textId="7428F170"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spacing w:line="240" w:lineRule="auto"/>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spacing w:line="240" w:lineRule="auto"/>
              <w:rPr>
                <w:lang w:eastAsia="en-US"/>
              </w:rPr>
            </w:pPr>
          </w:p>
        </w:tc>
        <w:tc>
          <w:tcPr>
            <w:tcW w:w="3497" w:type="pct"/>
          </w:tcPr>
          <w:p w14:paraId="3E8026CD" w14:textId="1B1C7C19"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spacing w:line="240" w:lineRule="auto"/>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spacing w:line="240" w:lineRule="auto"/>
              <w:rPr>
                <w:lang w:eastAsia="en-US"/>
              </w:rPr>
            </w:pPr>
          </w:p>
        </w:tc>
        <w:tc>
          <w:tcPr>
            <w:tcW w:w="3497" w:type="pct"/>
          </w:tcPr>
          <w:p w14:paraId="4D9FB8C7" w14:textId="15C1745F" w:rsidR="009A5C74"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spacing w:line="240" w:lineRule="auto"/>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spacing w:line="240" w:lineRule="auto"/>
              <w:rPr>
                <w:lang w:eastAsia="en-US"/>
              </w:rPr>
            </w:pPr>
          </w:p>
        </w:tc>
        <w:tc>
          <w:tcPr>
            <w:tcW w:w="3497" w:type="pct"/>
          </w:tcPr>
          <w:p w14:paraId="3699BF08" w14:textId="6687C7E2" w:rsidR="00996839" w:rsidRPr="004C2E66" w:rsidRDefault="006E5177"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spacing w:line="240" w:lineRule="auto"/>
              <w:jc w:val="right"/>
              <w:rPr>
                <w:lang w:eastAsia="en-US"/>
              </w:rPr>
            </w:pPr>
            <w:r w:rsidRPr="004C2E66">
              <w:rPr>
                <w:lang w:eastAsia="en-US"/>
              </w:rPr>
              <w:t>(8)</w:t>
            </w:r>
          </w:p>
        </w:tc>
      </w:tr>
    </w:tbl>
    <w:p w14:paraId="35B35308" w14:textId="40284861"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while critical cases requiring intensive care unit (ICU) care will 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Finally, since the fate of individuals in the hospitalized compartment is 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m:t>
        </m:r>
        <m:r>
          <w:rPr>
            <w:rFonts w:ascii="Cambria Math" w:hAnsi="Cambria Math"/>
            <w:lang w:eastAsia="en-US"/>
          </w:rPr>
          <m:t>=0</m:t>
        </m:r>
      </m:oMath>
      <w:r w:rsidRPr="004C2E66">
        <w:t xml:space="preserve">), or </w:t>
      </w:r>
      <w:r w:rsidRPr="004C2E66">
        <w:lastRenderedPageBreak/>
        <w:t>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C21DEF6" w14:textId="3AB1457B"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Eqs. 1</w:t>
      </w:r>
      <w:r w:rsidR="00CB65C1" w:rsidRPr="004C2E66">
        <w:rPr>
          <w:lang w:eastAsia="en-US"/>
        </w:rPr>
        <w:t>-</w:t>
      </w:r>
      <w:r w:rsidRPr="004C2E66">
        <w:rPr>
          <w:lang w:eastAsia="en-US"/>
        </w:rPr>
        <w:t xml:space="preserve">8) we considered a stochastic implementation </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tau-leaping approximation implemented in the adaptivetau package</w:t>
      </w:r>
      <w:r w:rsidR="000E3FE6" w:rsidRPr="004C2E66">
        <w:rPr>
          <w:lang w:eastAsia="en-US"/>
        </w:rPr>
        <w:t xml:space="preserve"> </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r w:rsidRPr="004C2E66">
        <w:rPr>
          <w:lang w:eastAsia="en-US"/>
        </w:rPr>
        <w:t>.</w:t>
      </w:r>
    </w:p>
    <w:p w14:paraId="3DC34DAF" w14:textId="699D9C38" w:rsidR="00154563" w:rsidRPr="005B4F56" w:rsidRDefault="007A33FA" w:rsidP="007A33FA">
      <w:pPr>
        <w:pStyle w:val="Heading2"/>
        <w:rPr>
          <w:i w:val="0"/>
          <w:iCs w:val="0"/>
          <w:lang w:eastAsia="en-US"/>
        </w:rPr>
      </w:pPr>
      <w:r w:rsidRPr="005B4F56">
        <w:rPr>
          <w:i w:val="0"/>
          <w:iCs w:val="0"/>
          <w:lang w:eastAsia="en-US"/>
        </w:rPr>
        <w:t>Demographic and behaviour</w:t>
      </w:r>
      <w:r w:rsidR="00623E50" w:rsidRPr="005B4F56">
        <w:rPr>
          <w:i w:val="0"/>
          <w:iCs w:val="0"/>
          <w:lang w:eastAsia="en-US"/>
        </w:rPr>
        <w:t xml:space="preserve"> </w:t>
      </w:r>
      <w:r w:rsidRPr="005B4F56">
        <w:rPr>
          <w:i w:val="0"/>
          <w:iCs w:val="0"/>
          <w:lang w:eastAsia="en-US"/>
        </w:rPr>
        <w:t>classes</w:t>
      </w:r>
    </w:p>
    <w:p w14:paraId="1787478F" w14:textId="1E5C786A"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 xml:space="preserve">realistically evaluate our proposed interventions </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0093567A" w:rsidRPr="004C2E66">
        <w:rPr>
          <w:lang w:eastAsia="en-US"/>
        </w:rPr>
        <w:fldChar w:fldCharType="begin"/>
      </w:r>
      <w:r w:rsidR="0093567A" w:rsidRPr="004C2E66">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3567A" w:rsidRPr="004C2E66">
        <w:rPr>
          <w:lang w:eastAsia="en-US"/>
        </w:rPr>
        <w:fldChar w:fldCharType="separate"/>
      </w:r>
      <w:r w:rsidR="0093567A" w:rsidRPr="004C2E66">
        <w:rPr>
          <w:noProof/>
          <w:vertAlign w:val="superscript"/>
          <w:lang w:eastAsia="en-US"/>
        </w:rPr>
        <w:t>11</w:t>
      </w:r>
      <w:r w:rsidR="0093567A" w:rsidRPr="004C2E66">
        <w:rPr>
          <w:lang w:eastAsia="en-US"/>
        </w:rPr>
        <w:fldChar w:fldCharType="end"/>
      </w:r>
      <w:r w:rsidR="00141C85" w:rsidRPr="004C2E66">
        <w:rPr>
          <w:lang w:eastAsia="en-US"/>
        </w:rPr>
        <w:t xml:space="preserve"> </w:t>
      </w:r>
      <w:r w:rsidRPr="004C2E66">
        <w:rPr>
          <w:lang w:eastAsia="en-US"/>
        </w:rPr>
        <w:t>(see section Interventions and Supplementary Material for details).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19"/>
        <w:gridCol w:w="2991"/>
        <w:gridCol w:w="2357"/>
        <w:gridCol w:w="1280"/>
        <w:gridCol w:w="1108"/>
      </w:tblGrid>
      <w:tr w:rsidR="00524172" w:rsidRPr="004C2E66" w14:paraId="3FC3777B" w14:textId="77777777" w:rsidTr="00290983">
        <w:trPr>
          <w:cantSplit/>
        </w:trPr>
        <w:tc>
          <w:tcPr>
            <w:tcW w:w="1435" w:type="dxa"/>
          </w:tcPr>
          <w:p w14:paraId="5CFCE096" w14:textId="53C7838C"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lastRenderedPageBreak/>
              <w:t>Parameter</w:t>
            </w:r>
          </w:p>
        </w:tc>
        <w:tc>
          <w:tcPr>
            <w:tcW w:w="3060" w:type="dxa"/>
          </w:tcPr>
          <w:p w14:paraId="6C40CBC8" w14:textId="4F9C02F5"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290983">
            <w:pPr>
              <w:pStyle w:val="Newparagraph"/>
              <w:keepNext/>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290983">
        <w:trPr>
          <w:cantSplit/>
        </w:trPr>
        <w:tc>
          <w:tcPr>
            <w:tcW w:w="1435" w:type="dxa"/>
            <w:vAlign w:val="center"/>
          </w:tcPr>
          <w:p w14:paraId="48CB719D" w14:textId="0129A9E0" w:rsidR="007813E8" w:rsidRPr="004C2E66" w:rsidRDefault="00086546"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290983">
        <w:trPr>
          <w:cantSplit/>
        </w:trPr>
        <w:tc>
          <w:tcPr>
            <w:tcW w:w="1435" w:type="dxa"/>
            <w:vAlign w:val="center"/>
          </w:tcPr>
          <w:p w14:paraId="56CE5B6A" w14:textId="23E03588" w:rsidR="00020C58" w:rsidRPr="004C2E66" w:rsidRDefault="009D6572"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290983">
            <w:pPr>
              <w:pStyle w:val="Newparagraph"/>
              <w:keepNext/>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290983">
        <w:trPr>
          <w:cantSplit/>
        </w:trPr>
        <w:tc>
          <w:tcPr>
            <w:tcW w:w="1435" w:type="dxa"/>
            <w:vAlign w:val="center"/>
          </w:tcPr>
          <w:p w14:paraId="7C1B51A3" w14:textId="1F74ACD3" w:rsidR="007813E8" w:rsidRPr="004C2E66" w:rsidRDefault="00C17C2D"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290983">
            <w:pPr>
              <w:pStyle w:val="Newparagraph"/>
              <w:keepNext/>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34AEB1BA" w:rsidR="008B7610" w:rsidRPr="004C2E66" w:rsidRDefault="008B7610" w:rsidP="00290983">
            <w:pPr>
              <w:keepNext/>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p w14:paraId="11FD82CB" w14:textId="1A7C5396" w:rsidR="009F7A14" w:rsidRPr="004C2E66" w:rsidRDefault="009F7A14" w:rsidP="00290983">
            <w:pPr>
              <w:keepNext/>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290983">
            <w:pPr>
              <w:pStyle w:val="Newparagraph"/>
              <w:keepNext/>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290983">
            <w:pPr>
              <w:pStyle w:val="Newparagraph"/>
              <w:keepNext/>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290983">
        <w:trPr>
          <w:cantSplit/>
        </w:trPr>
        <w:tc>
          <w:tcPr>
            <w:tcW w:w="1435" w:type="dxa"/>
            <w:vAlign w:val="center"/>
          </w:tcPr>
          <w:p w14:paraId="6F8E7252" w14:textId="38A69162" w:rsidR="007813E8" w:rsidRPr="004C2E66" w:rsidRDefault="00FB5ED6"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290983">
        <w:trPr>
          <w:cantSplit/>
        </w:trPr>
        <w:tc>
          <w:tcPr>
            <w:tcW w:w="1435" w:type="dxa"/>
            <w:vAlign w:val="center"/>
          </w:tcPr>
          <w:p w14:paraId="08ABA575" w14:textId="2DF01739" w:rsidR="007813E8" w:rsidRPr="004C2E66" w:rsidRDefault="00173E33"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290983">
        <w:trPr>
          <w:cantSplit/>
        </w:trPr>
        <w:tc>
          <w:tcPr>
            <w:tcW w:w="1435" w:type="dxa"/>
            <w:vAlign w:val="center"/>
          </w:tcPr>
          <w:p w14:paraId="09018D4B" w14:textId="5E33CBE4" w:rsidR="007813E8" w:rsidRPr="004C2E66" w:rsidRDefault="008F7B4D" w:rsidP="00290983">
            <w:pPr>
              <w:pStyle w:val="Newparagraph"/>
              <w:keepNext/>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290983">
        <w:trPr>
          <w:cantSplit/>
        </w:trPr>
        <w:tc>
          <w:tcPr>
            <w:tcW w:w="1435" w:type="dxa"/>
            <w:vAlign w:val="center"/>
          </w:tcPr>
          <w:p w14:paraId="50D10019" w14:textId="49C23553" w:rsidR="007813E8" w:rsidRPr="004C2E66" w:rsidRDefault="00DF1464"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290983">
            <w:pPr>
              <w:pStyle w:val="Newparagraph"/>
              <w:keepNext/>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290983">
        <w:trPr>
          <w:cantSplit/>
        </w:trPr>
        <w:tc>
          <w:tcPr>
            <w:tcW w:w="1435" w:type="dxa"/>
            <w:vAlign w:val="center"/>
          </w:tcPr>
          <w:p w14:paraId="621D029C" w14:textId="18D7BF92"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290983">
        <w:trPr>
          <w:cantSplit/>
        </w:trPr>
        <w:tc>
          <w:tcPr>
            <w:tcW w:w="1435" w:type="dxa"/>
            <w:vAlign w:val="center"/>
          </w:tcPr>
          <w:p w14:paraId="2FC47AA9" w14:textId="7451D4D7"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290983">
        <w:trPr>
          <w:cantSplit/>
        </w:trPr>
        <w:tc>
          <w:tcPr>
            <w:tcW w:w="1435" w:type="dxa"/>
            <w:vAlign w:val="center"/>
          </w:tcPr>
          <w:p w14:paraId="06BAAA4C" w14:textId="5D54D268"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290983">
            <w:pPr>
              <w:pStyle w:val="Newparagraph"/>
              <w:keepNext/>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20F23F58" w:rsidR="007813E8" w:rsidRPr="004C2E66" w:rsidRDefault="0074251A" w:rsidP="00290983">
            <w:pPr>
              <w:keepNext/>
              <w:spacing w:line="240" w:lineRule="auto"/>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m:rPr>
                    <m:lit/>
                  </m:rPr>
                  <w:rPr>
                    <w:rFonts w:ascii="Cambria Math" w:hAnsi="Cambria Math"/>
                    <w:sz w:val="22"/>
                    <w:szCs w:val="22"/>
                    <w:lang w:eastAsia="en-US"/>
                  </w:rPr>
                  <m:t>{</m:t>
                </m:r>
                <m:r>
                  <w:rPr>
                    <w:rFonts w:ascii="Cambria Math" w:hAnsi="Cambria Math"/>
                    <w:sz w:val="22"/>
                    <w:szCs w:val="22"/>
                    <w:lang w:eastAsia="en-US"/>
                  </w:rPr>
                  <m:t>0,1</m:t>
                </m:r>
                <m:r>
                  <m:rPr>
                    <m:lit/>
                  </m:rPr>
                  <w:rPr>
                    <w:rFonts w:ascii="Cambria Math" w:hAnsi="Cambria Math"/>
                    <w:sz w:val="22"/>
                    <w:szCs w:val="22"/>
                    <w:lang w:eastAsia="en-US"/>
                  </w:rPr>
                  <m:t>}</m:t>
                </m:r>
              </m:oMath>
            </m:oMathPara>
          </w:p>
        </w:tc>
        <w:tc>
          <w:tcPr>
            <w:tcW w:w="0" w:type="auto"/>
            <w:vAlign w:val="center"/>
          </w:tcPr>
          <w:p w14:paraId="59E201D1" w14:textId="206822F3"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1B35A2" w:rsidRDefault="00096F3C" w:rsidP="00096F3C">
      <w:pPr>
        <w:pStyle w:val="Heading2"/>
        <w:rPr>
          <w:i w:val="0"/>
          <w:iCs w:val="0"/>
          <w:lang w:eastAsia="en-US"/>
        </w:rPr>
      </w:pPr>
      <w:r w:rsidRPr="001B35A2">
        <w:rPr>
          <w:i w:val="0"/>
          <w:iCs w:val="0"/>
          <w:lang w:eastAsia="en-US"/>
        </w:rPr>
        <w:t>Population structure and demographic classes</w:t>
      </w:r>
    </w:p>
    <w:p w14:paraId="0EDE47C1" w14:textId="61D3ACD1" w:rsidR="00C87D73" w:rsidRPr="004C2E66" w:rsidRDefault="00C87D73" w:rsidP="00633683">
      <w:pPr>
        <w:pStyle w:val="Paragraph"/>
        <w:spacing w:after="240" w:line="360" w:lineRule="auto"/>
        <w:jc w:val="both"/>
        <w:rPr>
          <w:lang w:eastAsia="en-US"/>
        </w:rPr>
      </w:pPr>
      <w:r w:rsidRPr="004C2E66">
        <w:rPr>
          <w:lang w:eastAsia="en-US"/>
        </w:rPr>
        <w:t xml:space="preserve">We parameterized the model with data from IDPs in NWS </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The population sizes of informal camps are approximately log-normally distributed, with a mean of 1212. We simulated camps with populations of 500, 1000 and 2000 individuals. Since interventions tend to be less effective 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3925A8">
        <w:trPr>
          <w:cantSplit/>
        </w:trPr>
        <w:tc>
          <w:tcPr>
            <w:tcW w:w="2351" w:type="dxa"/>
            <w:gridSpan w:val="2"/>
            <w:vAlign w:val="center"/>
          </w:tcPr>
          <w:p w14:paraId="3594980B" w14:textId="77777777" w:rsidR="00523ECF" w:rsidRPr="004C2E66" w:rsidRDefault="00523ECF" w:rsidP="003925A8">
            <w:pPr>
              <w:pStyle w:val="Newparagraph"/>
              <w:keepNext/>
              <w:widowControl w:val="0"/>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3925A8">
            <w:pPr>
              <w:pStyle w:val="Newparagraph"/>
              <w:keepNext/>
              <w:widowControl w:val="0"/>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3925A8">
        <w:trPr>
          <w:cantSplit/>
        </w:trPr>
        <w:tc>
          <w:tcPr>
            <w:tcW w:w="1108" w:type="dxa"/>
            <w:vAlign w:val="center"/>
          </w:tcPr>
          <w:p w14:paraId="3D7B3857" w14:textId="4F5F05BA"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3925A8">
        <w:trPr>
          <w:cantSplit/>
        </w:trPr>
        <w:tc>
          <w:tcPr>
            <w:tcW w:w="1108" w:type="dxa"/>
            <w:vAlign w:val="center"/>
          </w:tcPr>
          <w:p w14:paraId="13AAADBB" w14:textId="59485581" w:rsidR="00AA0EE6" w:rsidRPr="004C2E66" w:rsidRDefault="001404A9" w:rsidP="003925A8">
            <w:pPr>
              <w:pStyle w:val="Newparagraph"/>
              <w:keepNext/>
              <w:widowControl w:val="0"/>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3925A8">
            <w:pPr>
              <w:pStyle w:val="Newparagraph"/>
              <w:keepNext/>
              <w:widowControl w:val="0"/>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3925A8">
        <w:trPr>
          <w:cantSplit/>
        </w:trPr>
        <w:tc>
          <w:tcPr>
            <w:tcW w:w="1108" w:type="dxa"/>
            <w:vAlign w:val="center"/>
          </w:tcPr>
          <w:p w14:paraId="4099FE0C" w14:textId="07BCFDDD" w:rsidR="00AA0EE6" w:rsidRPr="004C2E66" w:rsidRDefault="006E5177" w:rsidP="003925A8">
            <w:pPr>
              <w:keepNext/>
              <w:widowControl w:val="0"/>
              <w:spacing w:line="240" w:lineRule="auto"/>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1B35A2" w:rsidRDefault="00B86144" w:rsidP="00B86144">
      <w:pPr>
        <w:pStyle w:val="Heading2"/>
        <w:rPr>
          <w:i w:val="0"/>
          <w:iCs w:val="0"/>
          <w:lang w:eastAsia="en-US"/>
        </w:rPr>
      </w:pPr>
      <w:r w:rsidRPr="001B35A2">
        <w:rPr>
          <w:i w:val="0"/>
          <w:iCs w:val="0"/>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9520AF">
      <w:pPr>
        <w:pStyle w:val="Newparagraph"/>
        <w:spacing w:after="24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7882"/>
        <w:gridCol w:w="642"/>
      </w:tblGrid>
      <w:tr w:rsidR="009520AF" w:rsidRPr="004C2E66" w14:paraId="71B8D73C" w14:textId="77777777" w:rsidTr="009520AF">
        <w:tc>
          <w:tcPr>
            <w:tcW w:w="350" w:type="pct"/>
            <w:vAlign w:val="center"/>
          </w:tcPr>
          <w:p w14:paraId="27F9B37C" w14:textId="77777777" w:rsidR="009520AF" w:rsidRPr="004C2E66" w:rsidRDefault="009520AF" w:rsidP="009520AF">
            <w:pPr>
              <w:spacing w:line="240" w:lineRule="auto"/>
              <w:jc w:val="center"/>
              <w:rPr>
                <w:lang w:eastAsia="en-US"/>
              </w:rPr>
            </w:pPr>
          </w:p>
        </w:tc>
        <w:tc>
          <w:tcPr>
            <w:tcW w:w="4300" w:type="pct"/>
            <w:vAlign w:val="center"/>
          </w:tcPr>
          <w:p w14:paraId="316763FB" w14:textId="6907BDEA" w:rsidR="009520AF" w:rsidRPr="004C2E66" w:rsidRDefault="006E5177" w:rsidP="003F29AD">
            <w:pPr>
              <w:spacing w:line="240" w:lineRule="auto"/>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spacing w:line="240" w:lineRule="auto"/>
              <w:jc w:val="right"/>
              <w:rPr>
                <w:lang w:eastAsia="en-US"/>
              </w:rPr>
            </w:pPr>
            <w:r w:rsidRPr="004C2E66">
              <w:rPr>
                <w:lang w:eastAsia="en-US"/>
              </w:rPr>
              <w:t>(9)</w:t>
            </w:r>
          </w:p>
        </w:tc>
      </w:tr>
    </w:tbl>
    <w:p w14:paraId="53624F20" w14:textId="0CF817E6"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 </w:t>
      </w:r>
      <m:oMath>
        <m:r>
          <m:rPr>
            <m:sty m:val="p"/>
          </m:rPr>
          <w:rPr>
            <w:rFonts w:ascii="Cambria Math" w:hAnsi="Cambria Math"/>
            <w:lang w:eastAsia="en-US"/>
          </w:rPr>
          <w:br/>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00DF036B">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hence, 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000DEE29" w:rsidR="000547D9" w:rsidRPr="004C2E66" w:rsidRDefault="000547D9" w:rsidP="00B357D8">
      <w:pPr>
        <w:spacing w:line="360" w:lineRule="auto"/>
        <w:ind w:firstLine="720"/>
        <w:jc w:val="both"/>
        <w:rPr>
          <w:lang w:eastAsia="en-US"/>
        </w:rPr>
      </w:pPr>
      <w:r w:rsidRPr="004C2E66">
        <w:rPr>
          <w:lang w:eastAsia="en-US"/>
        </w:rPr>
        <w:lastRenderedPageBreak/>
        <w:t xml:space="preserve">The probability of infection if there is a contact between a susceptible and an infected person is </w:t>
      </w:r>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P</m:t>
            </m:r>
          </m:sub>
        </m:sSub>
      </m:oMath>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A</m:t>
            </m:r>
          </m:sub>
        </m:sSub>
      </m:oMath>
      <w:r w:rsidR="00D45FD7"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I</m:t>
            </m:r>
          </m:sub>
        </m:sSub>
      </m:oMath>
      <w:r w:rsidR="002529C5" w:rsidRPr="004C2E66">
        <w:rPr>
          <w:lang w:eastAsia="en-US"/>
        </w:rPr>
        <w:t xml:space="preserve">, or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H</m:t>
            </m:r>
          </m:sub>
        </m:sSub>
      </m:oMath>
      <w:r w:rsidR="002529C5" w:rsidRPr="004C2E66">
        <w:rPr>
          <w:lang w:eastAsia="en-US"/>
        </w:rPr>
        <w:t xml:space="preserve"> </w:t>
      </w:r>
      <w:r w:rsidRPr="004C2E66">
        <w:rPr>
          <w:lang w:eastAsia="en-US"/>
        </w:rPr>
        <w:t>depending upon whether the infected individual is in the 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m:rPr>
                <m:sty m:val="p"/>
              </m:rPr>
              <w:rPr>
                <w:rFonts w:ascii="Cambria Math" w:hAnsi="Cambria Math"/>
                <w:lang w:eastAsia="en-US"/>
              </w:rPr>
              <m:t>P</m:t>
            </m:r>
            <m:r>
              <m:rPr>
                <m:sty m:val="p"/>
              </m:rP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r>
              <m:rPr>
                <m:sty m:val="p"/>
              </m:rPr>
              <w:rPr>
                <w:rFonts w:ascii="Cambria Math" w:hAnsi="Cambria Math"/>
                <w:lang w:eastAsia="en-US"/>
              </w:rPr>
              <m:t>→</m:t>
            </m:r>
            <m:r>
              <m:rPr>
                <m:sty m:val="p"/>
              </m:rPr>
              <w:rPr>
                <w:rFonts w:ascii="Cambria Math" w:hAnsi="Cambria Math"/>
                <w:lang w:eastAsia="en-US"/>
              </w:rPr>
              <m:t>I</m:t>
            </m:r>
          </m:sub>
        </m:sSub>
      </m:oMath>
      <w:r w:rsidR="00F72307"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m:rPr>
            <m:lit/>
          </m:rPr>
          <w:rPr>
            <w:rFonts w:ascii="Cambria Math" w:hAnsi="Cambria Math"/>
            <w:lang w:eastAsia="en-US"/>
          </w:rPr>
          <m:t>{</m:t>
        </m:r>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A</m:t>
        </m:r>
        <m:r>
          <w:rPr>
            <w:rFonts w:ascii="Cambria Math" w:hAnsi="Cambria Math"/>
            <w:lang w:eastAsia="en-US"/>
          </w:rPr>
          <m:t>,</m:t>
        </m:r>
        <m:r>
          <m:rPr>
            <m:sty m:val="p"/>
          </m:rPr>
          <w:rPr>
            <w:rFonts w:ascii="Cambria Math" w:hAnsi="Cambria Math"/>
            <w:lang w:eastAsia="en-US"/>
          </w:rPr>
          <m:t>H</m:t>
        </m:r>
        <m:r>
          <w:rPr>
            <w:rFonts w:ascii="Cambria Math" w:hAnsi="Cambria Math"/>
            <w:lang w:eastAsia="en-US"/>
          </w:rPr>
          <m:t>,</m:t>
        </m:r>
        <m:r>
          <m:rPr>
            <m:sty m:val="p"/>
          </m:rPr>
          <w:rPr>
            <w:rFonts w:ascii="Cambria Math" w:hAnsi="Cambria Math"/>
            <w:lang w:eastAsia="en-US"/>
          </w:rPr>
          <m:t>I</m:t>
        </m:r>
        <m:r>
          <m:rPr>
            <m:lit/>
          </m:rP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5C5651CF"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3B7902" w:rsidRPr="004C2E66">
        <w:rPr>
          <w:lang w:eastAsia="en-US"/>
        </w:rPr>
        <w:t xml:space="preserve"> </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 </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 </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r w:rsidRPr="004C2E66">
        <w:rPr>
          <w:lang w:eastAsia="en-US"/>
        </w:rPr>
        <w:t>.</w:t>
      </w:r>
    </w:p>
    <w:tbl>
      <w:tblPr>
        <w:tblStyle w:val="TableGrid"/>
        <w:tblW w:w="0" w:type="auto"/>
        <w:tblLook w:val="04A0" w:firstRow="1" w:lastRow="0" w:firstColumn="1" w:lastColumn="0" w:noHBand="0" w:noVBand="1"/>
      </w:tblPr>
      <w:tblGrid>
        <w:gridCol w:w="1108"/>
        <w:gridCol w:w="3133"/>
        <w:gridCol w:w="252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4AEFCBA4" w:rsidR="00287BC7" w:rsidRPr="004C2E66" w:rsidRDefault="006E5177"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m:rPr>
                        <m:sty m:val="p"/>
                      </m:rPr>
                      <w:rPr>
                        <w:rFonts w:ascii="Cambria Math" w:hAnsi="Cambria Math"/>
                        <w:sz w:val="22"/>
                        <w:szCs w:val="22"/>
                        <w:lang w:eastAsia="en-US"/>
                      </w:rPr>
                      <m:t>P</m:t>
                    </m:r>
                    <m:r>
                      <m:rPr>
                        <m:sty m:val="p"/>
                      </m:rPr>
                      <w:rPr>
                        <w:rFonts w:ascii="Cambria Math" w:hAnsi="Cambria Math"/>
                        <w:sz w:val="22"/>
                        <w:szCs w:val="22"/>
                        <w:lang w:eastAsia="en-US"/>
                      </w:rPr>
                      <m:t>→</m:t>
                    </m:r>
                    <m:r>
                      <m:rPr>
                        <m:sty m:val="p"/>
                      </m:rPr>
                      <w:rPr>
                        <w:rFonts w:ascii="Cambria Math" w:hAnsi="Cambria Math"/>
                        <w:sz w:val="22"/>
                        <w:szCs w:val="22"/>
                        <w:lang w:eastAsia="en-US"/>
                      </w:rPr>
                      <m:t>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5BFFDFE9" w:rsidR="00287BC7" w:rsidRPr="004C2E66" w:rsidRDefault="006E5177"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1834650C" w:rsidR="00287BC7" w:rsidRPr="004C2E66" w:rsidRDefault="006E5177"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23A5CBE6" w:rsidR="00287BC7" w:rsidRPr="004C2E66" w:rsidRDefault="006E5177"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56EB4C11" w:rsidR="00287BC7" w:rsidRPr="004C2E66" w:rsidRDefault="006E5177"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165067" w:rsidRDefault="00C42E26" w:rsidP="00C42E26">
      <w:pPr>
        <w:pStyle w:val="Heading2"/>
        <w:rPr>
          <w:i w:val="0"/>
          <w:iCs w:val="0"/>
          <w:lang w:eastAsia="en-US"/>
        </w:rPr>
      </w:pPr>
      <w:r w:rsidRPr="00165067">
        <w:rPr>
          <w:i w:val="0"/>
          <w:iCs w:val="0"/>
          <w:lang w:eastAsia="en-US"/>
        </w:rPr>
        <w:t>Epidemiological severity assumptions</w:t>
      </w:r>
    </w:p>
    <w:p w14:paraId="75C3C47E" w14:textId="5E3FFBEB" w:rsidR="00C42E26" w:rsidRPr="004C2E66" w:rsidRDefault="009D1E2C" w:rsidP="009E7495">
      <w:pPr>
        <w:pStyle w:val="Paragraph"/>
        <w:spacing w:line="360" w:lineRule="auto"/>
        <w:jc w:val="both"/>
        <w:rPr>
          <w:lang w:eastAsia="en-US"/>
        </w:rPr>
      </w:pPr>
      <w:r w:rsidRPr="004C2E66">
        <w:rPr>
          <w:lang w:eastAsia="en-US"/>
        </w:rPr>
        <w:t xml:space="preserve">In NWS, there are 4 active and 2 planed COVID-19 referral hospitals, with a current capacity of 66 ventilators, 74 ICU beds and 355 ward beds for 4.2 million people </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xml:space="preserve">. Estimations based </w:t>
      </w:r>
      <w:r w:rsidRPr="004C2E66">
        <w:rPr>
          <w:lang w:eastAsia="en-US"/>
        </w:rPr>
        <w:lastRenderedPageBreak/>
        <w:t>on an exponential growth model</w:t>
      </w:r>
      <w:r w:rsidR="00544599" w:rsidRPr="004C2E66">
        <w:rPr>
          <w:lang w:eastAsia="en-US"/>
        </w:rPr>
        <w:t xml:space="preserve"> </w:t>
      </w:r>
      <w:r w:rsidRPr="004C2E66">
        <w:rPr>
          <w:lang w:eastAsia="en-US"/>
        </w:rPr>
        <w:t xml:space="preserve">from Hariri et al. predicted a collapse of health facilities 8 weeks into an outbreak </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cial data on healthcare occupancy, the currently reported number of cases suggests that this scenario</w:t>
      </w:r>
      <w:r w:rsidR="007F62C0" w:rsidRPr="004C2E66">
        <w:rPr>
          <w:lang w:eastAsia="en-US"/>
        </w:rPr>
        <w:t xml:space="preserve"> </w:t>
      </w:r>
      <w:r w:rsidRPr="004C2E66">
        <w:rPr>
          <w:lang w:eastAsia="en-US"/>
        </w:rPr>
        <w:t xml:space="preserve">could already have been reached </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460CAE3E"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xml:space="preserve">) using data from developed countries with superior population health </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4E8A3426" w:rsidR="00685815" w:rsidRPr="004C2E66" w:rsidRDefault="006E5177"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32988586" w:rsidR="00685815" w:rsidRPr="004C2E66" w:rsidRDefault="006E5177"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DE35C6">
      <w:pPr>
        <w:spacing w:before="12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6AD148FB" w:rsidR="009E7495" w:rsidRPr="004C2E66" w:rsidRDefault="009E7495" w:rsidP="009E7495">
      <w:pPr>
        <w:spacing w:before="240" w:after="240" w:line="360" w:lineRule="auto"/>
        <w:ind w:firstLine="720"/>
        <w:jc w:val="both"/>
        <w:rPr>
          <w:lang w:eastAsia="en-US"/>
        </w:rPr>
      </w:pPr>
      <w:r w:rsidRPr="004C2E66">
        <w:rPr>
          <w:lang w:eastAsia="en-US"/>
        </w:rPr>
        <w:lastRenderedPageBreak/>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0940E4" w:rsidRDefault="00B12F8E" w:rsidP="00B12F8E">
      <w:pPr>
        <w:pStyle w:val="Heading2"/>
        <w:rPr>
          <w:i w:val="0"/>
          <w:iCs w:val="0"/>
          <w:lang w:eastAsia="en-US"/>
        </w:rPr>
      </w:pPr>
      <w:r w:rsidRPr="000940E4">
        <w:rPr>
          <w:i w:val="0"/>
          <w:iCs w:val="0"/>
          <w:lang w:eastAsia="en-US"/>
        </w:rPr>
        <w:t>Interventions</w:t>
      </w:r>
    </w:p>
    <w:p w14:paraId="3661FC6A" w14:textId="49850FCC" w:rsidR="00F307C0" w:rsidRPr="004C2E66" w:rsidRDefault="00F21850" w:rsidP="00CB73E3">
      <w:pPr>
        <w:spacing w:after="24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Eq. 9), adding new population classes that govern behavioural changes (behaviour</w:t>
      </w:r>
      <w:r w:rsidR="001843BE" w:rsidRPr="004C2E66">
        <w:rPr>
          <w:lang w:eastAsia="en-US"/>
        </w:rPr>
        <w:t xml:space="preserve"> </w:t>
      </w:r>
      <w:r w:rsidRPr="004C2E66">
        <w:rPr>
          <w:lang w:eastAsia="en-US"/>
        </w:rPr>
        <w:t>classes), and/or adding a</w:t>
      </w:r>
      <w:r w:rsidR="001843BE" w:rsidRPr="004C2E66">
        <w:rPr>
          <w:lang w:eastAsia="en-US"/>
        </w:rPr>
        <w:t xml:space="preserve"> </w:t>
      </w:r>
      <w:r w:rsidRPr="004C2E66">
        <w:rPr>
          <w:lang w:eastAsia="en-US"/>
        </w:rPr>
        <w:t xml:space="preserve">compartment to consider the time until detection of symptoms (see Fig. 1).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modulating them in the interventions are (see Eq. 10): i)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1"/>
        <w:gridCol w:w="7882"/>
        <w:gridCol w:w="642"/>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3BF6E258" w:rsidR="00CB73E3" w:rsidRPr="004C2E66" w:rsidRDefault="006E5177" w:rsidP="00CB73E3">
            <w:pPr>
              <w:spacing w:line="240" w:lineRule="auto"/>
              <w:jc w:val="center"/>
              <w:rPr>
                <w:lang w:eastAsia="en-US"/>
              </w:rPr>
            </w:pPr>
            <m:oMathPara>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ξ</m:t>
                                </m: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i/>
                                <w:lang w:eastAsia="en-US"/>
                              </w:rPr>
                            </m:ctrlPr>
                          </m:groupChrPr>
                          <m:e>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num>
                              <m:den>
                                <m:r>
                                  <w:rPr>
                                    <w:rFonts w:ascii="Cambria Math" w:hAnsi="Cambria Math"/>
                                    <w:lang w:eastAsia="en-US"/>
                                  </w:rPr>
                                  <m:t>N</m:t>
                                </m: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I</m:t>
                                        </m:r>
                                      </m:sub>
                                    </m:sSub>
                                    <m:sSub>
                                      <m:sSubPr>
                                        <m:ctrlPr>
                                          <w:rPr>
                                            <w:rFonts w:ascii="Cambria Math" w:hAnsi="Cambria Math"/>
                                            <w:iCs/>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07510A39" w:rsidR="00F307C0" w:rsidRPr="004C2E66"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tbl>
      <w:tblPr>
        <w:tblStyle w:val="TableGrid"/>
        <w:tblW w:w="9445" w:type="dxa"/>
        <w:tblLayout w:type="fixed"/>
        <w:tblCellMar>
          <w:top w:w="29" w:type="dxa"/>
          <w:bottom w:w="29" w:type="dxa"/>
        </w:tblCellMar>
        <w:tblLook w:val="04A0" w:firstRow="1" w:lastRow="0" w:firstColumn="1" w:lastColumn="0" w:noHBand="0" w:noVBand="1"/>
      </w:tblPr>
      <w:tblGrid>
        <w:gridCol w:w="1548"/>
        <w:gridCol w:w="2497"/>
        <w:gridCol w:w="810"/>
        <w:gridCol w:w="810"/>
        <w:gridCol w:w="810"/>
        <w:gridCol w:w="540"/>
        <w:gridCol w:w="2430"/>
      </w:tblGrid>
      <w:tr w:rsidR="00B13AD4" w:rsidRPr="004C2E66" w14:paraId="37373A57" w14:textId="77777777" w:rsidTr="00C02945">
        <w:tc>
          <w:tcPr>
            <w:tcW w:w="1548"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97" w:type="dxa"/>
            <w:vAlign w:val="center"/>
          </w:tcPr>
          <w:p w14:paraId="1BE49453" w14:textId="676EE995" w:rsidR="009E7495" w:rsidRPr="004C2E66" w:rsidRDefault="006E5177"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10" w:type="dxa"/>
            <w:vAlign w:val="center"/>
          </w:tcPr>
          <w:p w14:paraId="2B1B0108" w14:textId="03C467AA" w:rsidR="009E7495" w:rsidRPr="004C2E66" w:rsidRDefault="006E5177"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10" w:type="dxa"/>
            <w:vAlign w:val="center"/>
          </w:tcPr>
          <w:p w14:paraId="46035152" w14:textId="0E223622" w:rsidR="009E7495" w:rsidRPr="004C2E66" w:rsidRDefault="006E5177"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810" w:type="dxa"/>
            <w:vAlign w:val="center"/>
          </w:tcPr>
          <w:p w14:paraId="08538039" w14:textId="3AB34DDA" w:rsidR="009E7495" w:rsidRPr="004C2E66" w:rsidRDefault="006E5177"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540" w:type="dxa"/>
            <w:vAlign w:val="center"/>
          </w:tcPr>
          <w:p w14:paraId="066ABE7C" w14:textId="3624905B" w:rsidR="009E7495" w:rsidRPr="004C2E66" w:rsidRDefault="006E5177"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430"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C02945">
        <w:tc>
          <w:tcPr>
            <w:tcW w:w="1548"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97" w:type="dxa"/>
            <w:vAlign w:val="center"/>
          </w:tcPr>
          <w:p w14:paraId="2FE1D98C" w14:textId="230D7270" w:rsidR="009E7495"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ϵ</m:t>
                </m:r>
                <m:r>
                  <m:rPr>
                    <m:sty m:val="p"/>
                  </m:rPr>
                  <w:rPr>
                    <w:rFonts w:ascii="Cambria Math" w:hAnsi="Cambria Math"/>
                    <w:sz w:val="22"/>
                    <w:szCs w:val="22"/>
                    <w:lang w:eastAsia="en-US"/>
                  </w:rPr>
                  <m:t>∈</m:t>
                </m:r>
                <m:r>
                  <m:rPr>
                    <m:lit/>
                  </m:rPr>
                  <w:rPr>
                    <w:rFonts w:ascii="Cambria Math" w:hAnsi="Cambria Math"/>
                    <w:sz w:val="22"/>
                    <w:szCs w:val="22"/>
                    <w:lang w:eastAsia="en-US"/>
                  </w:rPr>
                  <m:t>{</m:t>
                </m:r>
                <m:r>
                  <w:rPr>
                    <w:rFonts w:ascii="Cambria Math" w:hAnsi="Cambria Math"/>
                    <w:sz w:val="22"/>
                    <w:szCs w:val="22"/>
                    <w:lang w:eastAsia="en-US"/>
                  </w:rPr>
                  <m:t>0.9,0.8,0.7,0.6,0.5</m:t>
                </m:r>
                <m:r>
                  <m:rPr>
                    <m:lit/>
                  </m:rPr>
                  <w:rPr>
                    <w:rFonts w:ascii="Cambria Math" w:hAnsi="Cambria Math"/>
                    <w:sz w:val="22"/>
                    <w:szCs w:val="22"/>
                    <w:lang w:eastAsia="en-US"/>
                  </w:rPr>
                  <m:t>}</m:t>
                </m:r>
              </m:oMath>
            </m:oMathPara>
          </w:p>
        </w:tc>
        <w:tc>
          <w:tcPr>
            <w:tcW w:w="810"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C02945">
        <w:tc>
          <w:tcPr>
            <w:tcW w:w="1548"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97" w:type="dxa"/>
            <w:vAlign w:val="center"/>
          </w:tcPr>
          <w:p w14:paraId="1F000929" w14:textId="7495C77E" w:rsidR="00C42D14" w:rsidRPr="004C2E66" w:rsidRDefault="006E5177"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10"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810" w:type="dxa"/>
            <w:vMerge w:val="restart"/>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430"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B13AD4" w:rsidRPr="004C2E66" w14:paraId="0480647F" w14:textId="77777777" w:rsidTr="00C02945">
        <w:tc>
          <w:tcPr>
            <w:tcW w:w="1548" w:type="dxa"/>
            <w:vMerge/>
            <w:vAlign w:val="center"/>
          </w:tcPr>
          <w:p w14:paraId="3E90973E" w14:textId="77777777" w:rsidR="00C42D14" w:rsidRPr="004C2E66" w:rsidRDefault="00C42D14" w:rsidP="00B13AD4">
            <w:pPr>
              <w:spacing w:line="276" w:lineRule="auto"/>
              <w:jc w:val="center"/>
              <w:rPr>
                <w:sz w:val="22"/>
                <w:szCs w:val="22"/>
                <w:lang w:eastAsia="en-US"/>
              </w:rPr>
            </w:pPr>
          </w:p>
        </w:tc>
        <w:tc>
          <w:tcPr>
            <w:tcW w:w="2497" w:type="dxa"/>
            <w:vAlign w:val="center"/>
          </w:tcPr>
          <w:p w14:paraId="4C06EDFB" w14:textId="63563066"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40E48276" w14:textId="25D29594" w:rsidR="00C42D14" w:rsidRPr="004C2E66" w:rsidRDefault="007F12DD" w:rsidP="00B13AD4">
            <w:pPr>
              <w:spacing w:line="276" w:lineRule="auto"/>
              <w:jc w:val="center"/>
              <w:rPr>
                <w:sz w:val="22"/>
                <w:szCs w:val="22"/>
                <w:lang w:eastAsia="en-US"/>
              </w:rPr>
            </w:pPr>
            <w:r w:rsidRPr="004C2E66">
              <w:rPr>
                <w:sz w:val="22"/>
                <w:szCs w:val="22"/>
                <w:lang w:eastAsia="en-US"/>
              </w:rPr>
              <w:t>1</w:t>
            </w:r>
          </w:p>
        </w:tc>
        <w:tc>
          <w:tcPr>
            <w:tcW w:w="810" w:type="dxa"/>
            <w:vMerge/>
            <w:vAlign w:val="center"/>
          </w:tcPr>
          <w:p w14:paraId="196DBF43"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224F3160" w14:textId="77777777" w:rsidR="00C42D14" w:rsidRPr="004C2E66" w:rsidRDefault="00C42D14" w:rsidP="00B13AD4">
            <w:pPr>
              <w:spacing w:line="276" w:lineRule="auto"/>
              <w:jc w:val="center"/>
              <w:rPr>
                <w:sz w:val="22"/>
                <w:szCs w:val="22"/>
                <w:lang w:eastAsia="en-US"/>
              </w:rPr>
            </w:pPr>
          </w:p>
        </w:tc>
        <w:tc>
          <w:tcPr>
            <w:tcW w:w="540" w:type="dxa"/>
            <w:vAlign w:val="center"/>
          </w:tcPr>
          <w:p w14:paraId="53260704" w14:textId="3F7B998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672F08B5" w14:textId="77777777" w:rsidR="00BF7454" w:rsidRPr="004C2E66" w:rsidRDefault="00BF7454"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C42D14" w:rsidRPr="004C2E66" w:rsidRDefault="00BF7454"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B13AD4" w:rsidRPr="004C2E66" w14:paraId="6FF52498" w14:textId="77777777" w:rsidTr="00C02945">
        <w:tc>
          <w:tcPr>
            <w:tcW w:w="1548" w:type="dxa"/>
            <w:vMerge/>
            <w:vAlign w:val="center"/>
          </w:tcPr>
          <w:p w14:paraId="4C9C1CF3" w14:textId="77777777" w:rsidR="00C42D14" w:rsidRPr="004C2E66" w:rsidRDefault="00C42D14" w:rsidP="00B13AD4">
            <w:pPr>
              <w:spacing w:line="276" w:lineRule="auto"/>
              <w:jc w:val="center"/>
              <w:rPr>
                <w:sz w:val="22"/>
                <w:szCs w:val="22"/>
                <w:lang w:eastAsia="en-US"/>
              </w:rPr>
            </w:pPr>
          </w:p>
        </w:tc>
        <w:tc>
          <w:tcPr>
            <w:tcW w:w="2497" w:type="dxa"/>
            <w:vAlign w:val="center"/>
          </w:tcPr>
          <w:p w14:paraId="1C0F74B1" w14:textId="152CC339"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810" w:type="dxa"/>
            <w:vAlign w:val="center"/>
          </w:tcPr>
          <w:p w14:paraId="17FC58AF" w14:textId="714A2477"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810" w:type="dxa"/>
            <w:vMerge/>
            <w:vAlign w:val="center"/>
          </w:tcPr>
          <w:p w14:paraId="46E2F5C2"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0BFAF88F" w14:textId="77777777" w:rsidR="00C42D14" w:rsidRPr="004C2E66" w:rsidRDefault="00C42D14" w:rsidP="00B13AD4">
            <w:pPr>
              <w:spacing w:line="276" w:lineRule="auto"/>
              <w:jc w:val="center"/>
              <w:rPr>
                <w:sz w:val="22"/>
                <w:szCs w:val="22"/>
                <w:lang w:eastAsia="en-US"/>
              </w:rPr>
            </w:pPr>
          </w:p>
        </w:tc>
        <w:tc>
          <w:tcPr>
            <w:tcW w:w="540" w:type="dxa"/>
            <w:vAlign w:val="center"/>
          </w:tcPr>
          <w:p w14:paraId="361E3AB3" w14:textId="03BCDA2F" w:rsidR="00C42D14" w:rsidRPr="004C2E66" w:rsidRDefault="00C42D14" w:rsidP="00B13AD4">
            <w:pPr>
              <w:spacing w:line="276" w:lineRule="auto"/>
              <w:jc w:val="center"/>
              <w:rPr>
                <w:sz w:val="22"/>
                <w:szCs w:val="22"/>
                <w:lang w:eastAsia="en-US"/>
              </w:rPr>
            </w:pPr>
            <w:r w:rsidRPr="004C2E66">
              <w:rPr>
                <w:sz w:val="22"/>
                <w:szCs w:val="22"/>
                <w:lang w:eastAsia="en-US"/>
              </w:rPr>
              <w:t>0</w:t>
            </w:r>
          </w:p>
        </w:tc>
        <w:tc>
          <w:tcPr>
            <w:tcW w:w="2430" w:type="dxa"/>
            <w:vAlign w:val="center"/>
          </w:tcPr>
          <w:p w14:paraId="2918FE48" w14:textId="3F1244DA" w:rsidR="00D64C65" w:rsidRPr="004C2E66" w:rsidRDefault="00D64C65"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C42D14" w:rsidRPr="004C2E66" w:rsidRDefault="00D64C65"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B13AD4" w:rsidRPr="004C2E66" w14:paraId="58C0F8CD" w14:textId="77777777" w:rsidTr="00C02945">
        <w:tc>
          <w:tcPr>
            <w:tcW w:w="1548" w:type="dxa"/>
            <w:vMerge/>
            <w:vAlign w:val="center"/>
          </w:tcPr>
          <w:p w14:paraId="2A89D62D" w14:textId="77777777" w:rsidR="00C42D14" w:rsidRPr="004C2E66" w:rsidRDefault="00C42D14" w:rsidP="00B13AD4">
            <w:pPr>
              <w:spacing w:line="276" w:lineRule="auto"/>
              <w:jc w:val="center"/>
              <w:rPr>
                <w:sz w:val="22"/>
                <w:szCs w:val="22"/>
                <w:lang w:eastAsia="en-US"/>
              </w:rPr>
            </w:pPr>
          </w:p>
        </w:tc>
        <w:tc>
          <w:tcPr>
            <w:tcW w:w="2497" w:type="dxa"/>
            <w:vAlign w:val="center"/>
          </w:tcPr>
          <w:p w14:paraId="04EA590A" w14:textId="4465E35D"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2D667C32" w14:textId="13D043A0"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Merge/>
            <w:vAlign w:val="center"/>
          </w:tcPr>
          <w:p w14:paraId="4FB76068" w14:textId="77777777" w:rsidR="00C42D14" w:rsidRPr="004C2E66" w:rsidRDefault="00C42D14" w:rsidP="00B13AD4">
            <w:pPr>
              <w:spacing w:line="276" w:lineRule="auto"/>
              <w:jc w:val="center"/>
              <w:rPr>
                <w:sz w:val="22"/>
                <w:szCs w:val="22"/>
                <w:lang w:eastAsia="en-US"/>
              </w:rPr>
            </w:pPr>
          </w:p>
        </w:tc>
        <w:tc>
          <w:tcPr>
            <w:tcW w:w="810" w:type="dxa"/>
            <w:vMerge/>
            <w:vAlign w:val="center"/>
          </w:tcPr>
          <w:p w14:paraId="48FA523E" w14:textId="77777777" w:rsidR="00C42D14" w:rsidRPr="004C2E66" w:rsidRDefault="00C42D14" w:rsidP="00B13AD4">
            <w:pPr>
              <w:spacing w:line="276" w:lineRule="auto"/>
              <w:jc w:val="center"/>
              <w:rPr>
                <w:sz w:val="22"/>
                <w:szCs w:val="22"/>
                <w:lang w:eastAsia="en-US"/>
              </w:rPr>
            </w:pPr>
          </w:p>
        </w:tc>
        <w:tc>
          <w:tcPr>
            <w:tcW w:w="540" w:type="dxa"/>
            <w:vAlign w:val="center"/>
          </w:tcPr>
          <w:p w14:paraId="4631F3E8" w14:textId="7F0AFB43"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25BA14CA" w14:textId="169E2056" w:rsidR="0003008F" w:rsidRPr="004C2E66" w:rsidRDefault="0003008F"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C42D14" w:rsidRPr="004C2E66" w:rsidRDefault="000B002D"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0003008F"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C02945">
        <w:tc>
          <w:tcPr>
            <w:tcW w:w="1548"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97" w:type="dxa"/>
            <w:vAlign w:val="center"/>
          </w:tcPr>
          <w:p w14:paraId="229D94EE" w14:textId="6E570D6C" w:rsidR="00C42D14"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10"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810" w:type="dxa"/>
            <w:vAlign w:val="center"/>
          </w:tcPr>
          <w:p w14:paraId="1EB24AA1" w14:textId="22F6B91B" w:rsidR="00C42D14" w:rsidRPr="004C2E66" w:rsidRDefault="00A56385" w:rsidP="00B13AD4">
            <w:pPr>
              <w:spacing w:line="276" w:lineRule="auto"/>
              <w:jc w:val="center"/>
              <w:rPr>
                <w:sz w:val="22"/>
                <w:szCs w:val="22"/>
                <w:lang w:eastAsia="en-US"/>
              </w:rPr>
            </w:pPr>
            <w:r w:rsidRPr="004C2E66">
              <w:rPr>
                <w:sz w:val="22"/>
                <w:szCs w:val="22"/>
                <w:lang w:eastAsia="en-US"/>
              </w:rPr>
              <w:t>{0,1} see (*)</w:t>
            </w:r>
          </w:p>
        </w:tc>
        <w:tc>
          <w:tcPr>
            <w:tcW w:w="810" w:type="dxa"/>
            <w:vAlign w:val="center"/>
          </w:tcPr>
          <w:p w14:paraId="38E5D43C" w14:textId="56C6AF85" w:rsidR="00C42D14" w:rsidRPr="004C2E66" w:rsidRDefault="004E5849" w:rsidP="00B13AD4">
            <w:pPr>
              <w:spacing w:line="276" w:lineRule="auto"/>
              <w:jc w:val="center"/>
              <w:rPr>
                <w:sz w:val="22"/>
                <w:szCs w:val="22"/>
                <w:lang w:eastAsia="en-US"/>
              </w:rPr>
            </w:pPr>
            <w:r w:rsidRPr="004C2E66">
              <w:rPr>
                <w:sz w:val="22"/>
                <w:szCs w:val="22"/>
                <w:lang w:eastAsia="en-US"/>
              </w:rPr>
              <w:t>{0,1} see (*)</w:t>
            </w:r>
          </w:p>
        </w:tc>
        <w:tc>
          <w:tcPr>
            <w:tcW w:w="540"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430" w:type="dxa"/>
            <w:vAlign w:val="center"/>
          </w:tcPr>
          <w:p w14:paraId="7A6191E8" w14:textId="77777777" w:rsidR="00C42D14" w:rsidRPr="00500FD8" w:rsidRDefault="00E527E9" w:rsidP="00E527E9">
            <w:pPr>
              <w:spacing w:line="276" w:lineRule="auto"/>
              <w:jc w:val="center"/>
              <w:rPr>
                <w:sz w:val="22"/>
                <w:szCs w:val="22"/>
                <w:lang w:val="fr-BE" w:eastAsia="en-US"/>
              </w:rPr>
            </w:pPr>
            <m:oMath>
              <m:r>
                <w:rPr>
                  <w:rFonts w:ascii="Cambria Math" w:hAnsi="Cambria Math"/>
                  <w:sz w:val="22"/>
                  <w:szCs w:val="22"/>
                  <w:lang w:eastAsia="en-US"/>
                </w:rPr>
                <m:t>i</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X</m:t>
              </m:r>
            </m:oMath>
            <w:r w:rsidRPr="00500FD8">
              <w:rPr>
                <w:sz w:val="22"/>
                <w:szCs w:val="22"/>
                <w:lang w:val="fr-BE" w:eastAsia="en-US"/>
              </w:rPr>
              <w:t xml:space="preserve">, </w:t>
            </w:r>
            <m:oMath>
              <m:r>
                <w:rPr>
                  <w:rFonts w:ascii="Cambria Math" w:hAnsi="Cambria Math"/>
                  <w:sz w:val="22"/>
                  <w:szCs w:val="22"/>
                  <w:lang w:eastAsia="en-US"/>
                </w:rPr>
                <m:t>j</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Y</m:t>
              </m:r>
            </m:oMath>
          </w:p>
          <w:p w14:paraId="36EFE2A3" w14:textId="574F6EED"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green, orange})</w:t>
            </w:r>
          </w:p>
        </w:tc>
      </w:tr>
      <w:tr w:rsidR="00B13AD4" w:rsidRPr="004C2E66" w14:paraId="67375939" w14:textId="77777777" w:rsidTr="00C02945">
        <w:tc>
          <w:tcPr>
            <w:tcW w:w="1548"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97" w:type="dxa"/>
            <w:vAlign w:val="center"/>
          </w:tcPr>
          <w:p w14:paraId="61EA64DF" w14:textId="6239B2B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m:t>
                </m:r>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10"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810"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40"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772350F7"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Pr="004C2E66">
              <w:rPr>
                <w:sz w:val="22"/>
                <w:szCs w:val="22"/>
                <w:lang w:eastAsia="en-US"/>
              </w:rPr>
              <w:t>{green, orange})</w:t>
            </w:r>
          </w:p>
        </w:tc>
      </w:tr>
      <w:tr w:rsidR="00B13AD4" w:rsidRPr="004C2E66" w14:paraId="48CF2CFC" w14:textId="77777777" w:rsidTr="00C02945">
        <w:tc>
          <w:tcPr>
            <w:tcW w:w="1548"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97"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1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40"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430"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3C14110B" w:rsidR="00F57946" w:rsidRPr="004C2E66" w:rsidRDefault="00FA7F03" w:rsidP="00F57946">
      <w:pPr>
        <w:spacing w:before="240" w:after="240"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 xml:space="preserve">contacts per day of each isolated individual with carers.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w:rPr>
            <w:rFonts w:ascii="Cambria Math" w:hAnsi="Cambria Math"/>
            <w:sz w:val="22"/>
            <w:szCs w:val="22"/>
            <w:lang w:eastAsia="en-US"/>
          </w:rPr>
          <m:t>ϑ</m:t>
        </m:r>
        <m:r>
          <w:rPr>
            <w:rFonts w:ascii="Cambria Math" w:hAnsi="Cambria Math"/>
            <w:sz w:val="22"/>
            <w:szCs w:val="22"/>
            <w:lang w:eastAsia="en-US"/>
          </w:rPr>
          <m:t>=</m:t>
        </m:r>
      </m:oMath>
      <w:r w:rsidR="00F2596F" w:rsidRPr="004C2E66">
        <w:rPr>
          <w:sz w:val="22"/>
          <w:szCs w:val="22"/>
          <w:lang w:eastAsia="en-US"/>
        </w:rPr>
        <w:t xml:space="preserve"> fraction of the population in the orange (green) zone capable of coming in contact with individuals from the green (orange) zone. </w:t>
      </w:r>
      <m:oMath>
        <m:r>
          <w:rPr>
            <w:rFonts w:ascii="Cambria Math" w:hAnsi="Cambria Math"/>
            <w:sz w:val="22"/>
            <w:szCs w:val="22"/>
            <w:lang w:eastAsia="en-US"/>
          </w:rPr>
          <m:t>ϑ</m:t>
        </m:r>
        <m:r>
          <w:rPr>
            <w:rFonts w:ascii="Cambria Math" w:hAnsi="Cambria Math"/>
            <w:sz w:val="22"/>
            <w:szCs w:val="22"/>
            <w:lang w:eastAsia="en-US"/>
          </w:rPr>
          <m:t>=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7E33DC">
      <w:pPr>
        <w:pStyle w:val="Heading4Paragraph"/>
        <w:spacing w:line="360" w:lineRule="auto"/>
        <w:rPr>
          <w:i/>
          <w:iCs/>
          <w:lang w:eastAsia="en-US"/>
        </w:rPr>
      </w:pPr>
      <w:r w:rsidRPr="004C2E66">
        <w:rPr>
          <w:i/>
          <w:iCs/>
          <w:lang w:eastAsia="en-US"/>
        </w:rPr>
        <w:t>Se</w:t>
      </w:r>
      <w:r w:rsidR="00F57946" w:rsidRPr="004C2E66">
        <w:rPr>
          <w:i/>
          <w:iCs/>
          <w:lang w:eastAsia="en-US"/>
        </w:rPr>
        <w:t>lf-distancing</w:t>
      </w:r>
    </w:p>
    <w:p w14:paraId="63C243C4" w14:textId="6D524CD7"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m:t>
        </m:r>
        <m:r>
          <w:rPr>
            <w:rFonts w:ascii="Cambria Math" w:hAnsi="Cambria Math"/>
            <w:lang w:eastAsia="en-US"/>
          </w:rPr>
          <m:t>ϵ</m:t>
        </m:r>
      </m:oMath>
      <w:r w:rsidR="00C21F8F" w:rsidRPr="00BD28DC">
        <w:rPr>
          <w:i/>
          <w:iCs/>
          <w:lang w:eastAsia="en-US"/>
        </w:rPr>
        <w:t xml:space="preserve">, </w:t>
      </w:r>
      <m:oMath>
        <m:r>
          <w:rPr>
            <w:rFonts w:ascii="Cambria Math" w:hAnsi="Cambria Math"/>
            <w:lang w:eastAsia="en-US"/>
          </w:rPr>
          <m:t>ϵ</m:t>
        </m:r>
        <m:r>
          <m:rPr>
            <m:sty m:val="p"/>
          </m:rPr>
          <w:rPr>
            <w:rFonts w:ascii="Cambria Math" w:hAnsi="Cambria Math"/>
            <w:lang w:eastAsia="en-US"/>
          </w:rPr>
          <m:t>∈</m:t>
        </m:r>
        <m:r>
          <m:rPr>
            <m:lit/>
          </m:rPr>
          <w:rPr>
            <w:rFonts w:ascii="Cambria Math" w:hAnsi="Cambria Math"/>
            <w:lang w:eastAsia="en-US"/>
          </w:rPr>
          <m:t>{</m:t>
        </m:r>
        <m:r>
          <w:rPr>
            <w:rFonts w:ascii="Cambria Math" w:hAnsi="Cambria Math"/>
            <w:lang w:eastAsia="en-US"/>
          </w:rPr>
          <m:t>0.9,0.8,0.7,0.6,0.5</m:t>
        </m:r>
        <m:r>
          <m:rPr>
            <m:lit/>
          </m:rPr>
          <w:rPr>
            <w:rFonts w:ascii="Cambria Math" w:hAnsi="Cambria Math"/>
            <w:lang w:eastAsia="en-US"/>
          </w:rPr>
          <m:t>}</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 xml:space="preserve">of inhabitants per tent in a camp is 5.5 and sanitation facilities are shared </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Pr="004C2E66">
        <w:rPr>
          <w:lang w:eastAsia="en-US"/>
        </w:rPr>
        <w:t>, we inferred that the number</w:t>
      </w:r>
      <w:r w:rsidR="00255A05" w:rsidRPr="004C2E66">
        <w:rPr>
          <w:lang w:eastAsia="en-US"/>
        </w:rPr>
        <w:t xml:space="preserve"> </w:t>
      </w:r>
      <w:r w:rsidRPr="004C2E66">
        <w:rPr>
          <w:lang w:eastAsia="en-US"/>
        </w:rPr>
        <w:t xml:space="preserve">of contacts per </w:t>
      </w:r>
      <w:r w:rsidRPr="004C2E66">
        <w:rPr>
          <w:lang w:eastAsia="en-US"/>
        </w:rPr>
        <w:lastRenderedPageBreak/>
        <w:t>day cannot be reduced by more than 50% (</w:t>
      </w:r>
      <m:oMath>
        <m:r>
          <w:rPr>
            <w:rFonts w:ascii="Cambria Math" w:hAnsi="Cambria Math"/>
            <w:lang w:eastAsia="en-US"/>
          </w:rPr>
          <m:t>ϵ</m:t>
        </m:r>
        <m:r>
          <w:rPr>
            <w:rFonts w:ascii="Cambria Math" w:hAnsi="Cambria Math"/>
            <w:lang w:eastAsia="en-US"/>
          </w:rPr>
          <m:t xml:space="preserve">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3905872F" w14:textId="7E74B7A2" w:rsidR="00913765" w:rsidRPr="004C2E66" w:rsidRDefault="00913765" w:rsidP="00913765">
      <w:pPr>
        <w:pStyle w:val="Heading4Paragraph"/>
        <w:rPr>
          <w:i/>
          <w:iCs/>
          <w:lang w:eastAsia="en-US"/>
        </w:rPr>
      </w:pPr>
      <w:r w:rsidRPr="004C2E66">
        <w:rPr>
          <w:i/>
          <w:iCs/>
          <w:lang w:eastAsia="en-US"/>
        </w:rPr>
        <w:t>Self-isolation</w:t>
      </w:r>
    </w:p>
    <w:p w14:paraId="1D168175" w14:textId="0D04DFB4"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m:rPr>
            <m:sty m:val="p"/>
          </m:rPr>
          <w:rPr>
            <w:rFonts w:ascii="Cambria Math" w:hAnsi="Cambria Math"/>
            <w:lang w:eastAsia="en-US"/>
          </w:rPr>
          <m:t>I</m:t>
        </m:r>
      </m:oMath>
      <w:r w:rsidRPr="004C2E66">
        <w:rPr>
          <w:lang w:eastAsia="en-US"/>
        </w:rPr>
        <w:t>) self-isolating in individual tents in dedicated parts of the camps. We excluded individuals with severe symptoms (</w:t>
      </w:r>
      <m:oMath>
        <m:r>
          <m:rPr>
            <m:sty m:val="p"/>
          </m:rP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m:rPr>
            <m:sty m:val="p"/>
          </m:rPr>
          <w:rPr>
            <w:rFonts w:ascii="Cambria Math" w:hAnsi="Cambria Math"/>
            <w:lang w:eastAsia="en-US"/>
          </w:rPr>
          <m:t>I</m:t>
        </m:r>
      </m:oMath>
      <w:r w:rsidRPr="004C2E66">
        <w:rPr>
          <w:lang w:eastAsia="en-US"/>
        </w:rPr>
        <w:t xml:space="preserve"> or </w:t>
      </w:r>
      <m:oMath>
        <m:r>
          <m:rPr>
            <m:sty m:val="p"/>
          </m:rP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m:rPr>
            <m:sty m:val="p"/>
          </m:rP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remaining population. Hence, its implementation requires deriving the parameters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4C8E78BF" w14:textId="15878EF0" w:rsidR="008F1231"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e also considered minimum time intervals for individuals to recognize their symptoms: with means of 12, 24 and 48 hours (see Fig. 2-2b), which was implemented by incorporating an additional compartment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O</m:t>
                </m:r>
              </m:e>
              <m:sub>
                <m:r>
                  <w:rPr>
                    <w:rFonts w:ascii="Cambria Math" w:hAnsi="Cambria Math"/>
                    <w:lang w:eastAsia="en-US"/>
                  </w:rPr>
                  <m:t>i</m:t>
                </m:r>
              </m:sub>
            </m:sSub>
          </m:e>
        </m:d>
      </m:oMath>
      <w:r w:rsidR="000B7079" w:rsidRPr="004C2E66">
        <w:rPr>
          <w:lang w:eastAsia="en-US"/>
        </w:rPr>
        <w:t xml:space="preserve"> between the presymptomatic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e>
        </m:d>
      </m:oMath>
      <w:r w:rsidR="000B7079" w:rsidRPr="004C2E66">
        <w:rPr>
          <w:lang w:eastAsia="en-US"/>
        </w:rPr>
        <w:t xml:space="preserve"> and clinical symptomatic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e>
        </m:d>
      </m:oMath>
      <w:r w:rsidR="000B7079" w:rsidRPr="004C2E66">
        <w:rPr>
          <w:lang w:eastAsia="en-US"/>
        </w:rPr>
        <w:t xml:space="preserve"> compartments (see Suppl. Fig. </w:t>
      </w:r>
      <w:r w:rsidR="00D27ABA" w:rsidRPr="004C2E66">
        <w:rPr>
          <w:lang w:eastAsia="en-US"/>
        </w:rPr>
        <w:t>1</w:t>
      </w:r>
      <w:r w:rsidR="000B7079" w:rsidRPr="004C2E66">
        <w:rPr>
          <w:lang w:eastAsia="en-US"/>
        </w:rPr>
        <w:t>).</w:t>
      </w:r>
    </w:p>
    <w:p w14:paraId="2FE41AFF" w14:textId="3B78FF86" w:rsidR="00D27ABA" w:rsidRPr="004C2E66" w:rsidRDefault="006C0503" w:rsidP="00D27ABA">
      <w:pPr>
        <w:pStyle w:val="Heading4Paragraph"/>
        <w:rPr>
          <w:i/>
          <w:iCs/>
          <w:lang w:eastAsia="en-US"/>
        </w:rPr>
      </w:pPr>
      <w:r w:rsidRPr="004C2E66">
        <w:rPr>
          <w:i/>
          <w:iCs/>
          <w:lang w:eastAsia="en-US"/>
        </w:rPr>
        <w:lastRenderedPageBreak/>
        <w:t>Safety zone</w:t>
      </w:r>
    </w:p>
    <w:p w14:paraId="6B15100E" w14:textId="77F4D295" w:rsidR="00B13227" w:rsidRPr="004C2E66" w:rsidRDefault="00A31167" w:rsidP="00A31167">
      <w:pPr>
        <w:spacing w:line="360" w:lineRule="auto"/>
        <w:jc w:val="both"/>
        <w:rPr>
          <w:lang w:eastAsia="en-US"/>
        </w:rPr>
      </w:pPr>
      <w:r w:rsidRPr="004C2E66">
        <w:rPr>
          <w:lang w:eastAsia="en-US"/>
        </w:rPr>
        <w:t xml:space="preserve">In this intervention, the camp is divided in two areas: a safety zone, in which more vulnerable people live (hereby referred to as a “green” zone following previous studies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6061E42C" w:rsidR="00C43A61" w:rsidRPr="004C2E66" w:rsidRDefault="00C43A61" w:rsidP="00A31167">
      <w:pPr>
        <w:spacing w:line="360" w:lineRule="auto"/>
        <w:jc w:val="both"/>
        <w:rPr>
          <w:lang w:eastAsia="en-US"/>
        </w:rPr>
      </w:pPr>
      <w:r w:rsidRPr="004C2E66">
        <w:rPr>
          <w:lang w:eastAsia="en-US"/>
        </w:rPr>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6E5177">
      <w:pPr>
        <w:pStyle w:val="Heading4Paragraph"/>
        <w:keepNext/>
        <w:widowControl w:val="0"/>
        <w:rPr>
          <w:i/>
          <w:iCs/>
          <w:lang w:eastAsia="en-US"/>
        </w:rPr>
      </w:pPr>
      <w:r w:rsidRPr="004C2E66">
        <w:rPr>
          <w:i/>
          <w:iCs/>
          <w:lang w:eastAsia="en-US"/>
        </w:rPr>
        <w:lastRenderedPageBreak/>
        <w:t>Evacuation</w:t>
      </w:r>
    </w:p>
    <w:p w14:paraId="2DF137D3" w14:textId="65C25234" w:rsidR="003B7879" w:rsidRPr="004C2E66" w:rsidRDefault="003B7879" w:rsidP="006E5177">
      <w:pPr>
        <w:pStyle w:val="Newparagraph"/>
        <w:keepNext/>
        <w:widowControl w:val="0"/>
        <w:spacing w:line="360" w:lineRule="auto"/>
        <w:ind w:firstLine="0"/>
        <w:jc w:val="both"/>
        <w:rPr>
          <w:lang w:eastAsia="en-US"/>
        </w:rPr>
      </w:pPr>
      <w:r w:rsidRPr="004C2E66">
        <w:rPr>
          <w:lang w:eastAsia="en-US"/>
        </w:rPr>
        <w:t>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reduced to zero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DA44C8" w:rsidRDefault="00472559" w:rsidP="003B7879">
      <w:pPr>
        <w:pStyle w:val="Heading2"/>
        <w:rPr>
          <w:i w:val="0"/>
          <w:iCs w:val="0"/>
          <w:lang w:eastAsia="en-US"/>
        </w:rPr>
      </w:pPr>
      <w:r w:rsidRPr="00DA44C8">
        <w:rPr>
          <w:i w:val="0"/>
          <w:iCs w:val="0"/>
          <w:lang w:eastAsia="en-US"/>
        </w:rPr>
        <w:t>Computational implementation and statistical analysis</w:t>
      </w:r>
    </w:p>
    <w:p w14:paraId="5AE73F1D" w14:textId="0D6FFE59" w:rsidR="00472559" w:rsidRPr="004C2E66" w:rsidRDefault="00472559" w:rsidP="00472559">
      <w:pPr>
        <w:pStyle w:val="Paragraph"/>
        <w:spacing w:line="360" w:lineRule="auto"/>
        <w:jc w:val="both"/>
        <w:rPr>
          <w:lang w:eastAsia="en-US"/>
        </w:rPr>
      </w:pPr>
      <w:r w:rsidRPr="004C2E66">
        <w:rPr>
          <w:lang w:eastAsia="en-US"/>
        </w:rPr>
        <w:t xml:space="preserve">The specific values of the parameters shown in Eqs.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Pr="004C2E66">
        <w:rPr>
          <w:lang w:eastAsia="en-US"/>
        </w:rPr>
        <w:t xml:space="preserve">The Next Generation Matrix is also computed at each integration step from the parameters drawn, and </w:t>
      </w:r>
      <m:oMath>
        <m: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2AD08900" w:rsidR="00E2307C" w:rsidRPr="004C2E66" w:rsidRDefault="00E2307C" w:rsidP="00E2307C">
      <w:pPr>
        <w:pStyle w:val="Newparagraph"/>
        <w:spacing w:line="360" w:lineRule="auto"/>
        <w:jc w:val="both"/>
        <w:rPr>
          <w:lang w:eastAsia="en-US"/>
        </w:rPr>
      </w:pPr>
      <w:r w:rsidRPr="004C2E66">
        <w:rPr>
          <w:lang w:eastAsia="en-US"/>
        </w:rPr>
        <w:t>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steady-state. For consistency, we only considered simulations in which there was an outbreak when comparing the outcome of a variable between interventions. We used the Shapiro-Wilk test</w:t>
      </w:r>
      <w:r w:rsidR="0002212D" w:rsidRPr="004C2E66">
        <w:rPr>
          <w:lang w:eastAsia="en-US"/>
        </w:rPr>
        <w:t xml:space="preserve"> </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 </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PMCMRplus </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 </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implemented in the R package binom </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00C55ECD" w:rsidRPr="004C2E66">
        <w:rPr>
          <w:lang w:eastAsia="en-US"/>
        </w:rPr>
        <w:t>.</w:t>
      </w:r>
      <w:r w:rsidRPr="004C2E66">
        <w:rPr>
          <w:lang w:eastAsia="en-US"/>
        </w:rPr>
        <w:t xml:space="preserve"> The model and all statistical analyses were implemented in R </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r w:rsidRPr="004C2E66">
        <w:rPr>
          <w:lang w:eastAsia="en-US"/>
        </w:rPr>
        <w:t>.</w:t>
      </w:r>
    </w:p>
    <w:p w14:paraId="1D249626" w14:textId="1734CFDC" w:rsidR="00F14C5F" w:rsidRPr="00DA44C8" w:rsidRDefault="00F14C5F" w:rsidP="00F14C5F">
      <w:pPr>
        <w:pStyle w:val="Heading1"/>
        <w:rPr>
          <w:caps/>
          <w:lang w:eastAsia="en-US"/>
        </w:rPr>
      </w:pPr>
      <w:r w:rsidRPr="00DA44C8">
        <w:rPr>
          <w:caps/>
          <w:lang w:eastAsia="en-US"/>
        </w:rPr>
        <w:lastRenderedPageBreak/>
        <w:t>Results</w:t>
      </w:r>
    </w:p>
    <w:p w14:paraId="6016DE9F" w14:textId="4FD84D09"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9E6F3C" w:rsidRPr="004C2E66">
        <w:rPr>
          <w:lang w:eastAsia="en-US"/>
        </w:rPr>
        <w:t>2</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DA44C8" w:rsidRDefault="003F5A63" w:rsidP="003F5A63">
      <w:pPr>
        <w:pStyle w:val="Heading2"/>
        <w:rPr>
          <w:i w:val="0"/>
          <w:iCs w:val="0"/>
          <w:lang w:eastAsia="en-US"/>
        </w:rPr>
      </w:pPr>
      <w:r w:rsidRPr="00DA44C8">
        <w:rPr>
          <w:i w:val="0"/>
          <w:iCs w:val="0"/>
          <w:lang w:eastAsia="en-US"/>
        </w:rPr>
        <w:t>Self-distancing</w:t>
      </w:r>
    </w:p>
    <w:p w14:paraId="6E71F4A3" w14:textId="4E8158B9" w:rsidR="009E5F04" w:rsidRPr="004C2E66" w:rsidRDefault="003F5A63" w:rsidP="003853C9">
      <w:pPr>
        <w:pStyle w:val="Paragraph"/>
        <w:spacing w:line="360" w:lineRule="auto"/>
        <w:jc w:val="both"/>
        <w:rPr>
          <w:rFonts w:cs="Arial"/>
          <w:b/>
          <w:bCs/>
          <w:i/>
          <w:iCs/>
          <w:szCs w:val="28"/>
          <w:lang w:eastAsia="en-US"/>
        </w:rPr>
      </w:pPr>
      <w:r w:rsidRPr="004C2E66">
        <w:rPr>
          <w:lang w:eastAsia="en-US"/>
        </w:rPr>
        <w:t xml:space="preserve">Our results show that self-distancing has a notable effect on reducing the probability of an outbreak which decreases roughly linearly as the percentage of contacts reduced increases. (se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74DA0" w:rsidRPr="004C2E66">
        <w:rPr>
          <w:lang w:eastAsia="en-US"/>
        </w:rPr>
        <w:t>3</w:t>
      </w:r>
      <w:r w:rsidRPr="004C2E66">
        <w:rPr>
          <w:lang w:eastAsia="en-US"/>
        </w:rPr>
        <w:t>).</w:t>
      </w:r>
    </w:p>
    <w:p w14:paraId="2188AFCF" w14:textId="77616523" w:rsidR="002E37E6" w:rsidRPr="003853C9" w:rsidRDefault="00CF1D35" w:rsidP="00CF1D35">
      <w:pPr>
        <w:pStyle w:val="Heading2"/>
        <w:rPr>
          <w:i w:val="0"/>
          <w:iCs w:val="0"/>
          <w:lang w:eastAsia="en-US"/>
        </w:rPr>
      </w:pPr>
      <w:r w:rsidRPr="003853C9">
        <w:rPr>
          <w:i w:val="0"/>
          <w:iCs w:val="0"/>
          <w:lang w:eastAsia="en-US"/>
        </w:rPr>
        <w:t>Self-isolation</w:t>
      </w:r>
    </w:p>
    <w:p w14:paraId="74381D82" w14:textId="0E35323E" w:rsidR="00CF1D35" w:rsidRPr="004C2E66" w:rsidRDefault="00835144" w:rsidP="00835144">
      <w:pPr>
        <w:pStyle w:val="Paragraph"/>
        <w:spacing w:line="360" w:lineRule="auto"/>
        <w:jc w:val="both"/>
        <w:rPr>
          <w:lang w:eastAsia="en-US"/>
        </w:rPr>
      </w:pPr>
      <w:r w:rsidRPr="004C2E66">
        <w:rPr>
          <w:lang w:eastAsia="en-US"/>
        </w:rPr>
        <w:t xml:space="preserve">With only 10 tents for a camp of 2000 people (i.e., 1 tent for every 200 people), self-isolation yields a modest decrease in the probability of observing an outbreak (see Fig. </w:t>
      </w:r>
      <w:r w:rsidR="00D479CA" w:rsidRPr="004C2E66">
        <w:rPr>
          <w:lang w:eastAsia="en-US"/>
        </w:rPr>
        <w:t>3</w:t>
      </w:r>
      <w:r w:rsidRPr="004C2E66">
        <w:rPr>
          <w:lang w:eastAsia="en-US"/>
        </w:rPr>
        <w:t xml:space="preserve">D), but a stronger reduction in mortality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30%</m:t>
            </m:r>
          </m:e>
        </m:d>
      </m:oMath>
      <w:r w:rsidRPr="004C2E66">
        <w:rPr>
          <w:lang w:eastAsia="en-US"/>
        </w:rPr>
        <w:t xml:space="preserve"> (see Fig. </w:t>
      </w:r>
      <w:r w:rsidR="00D479CA" w:rsidRPr="004C2E66">
        <w:rPr>
          <w:lang w:eastAsia="en-US"/>
        </w:rPr>
        <w:t>3</w:t>
      </w:r>
      <w:r w:rsidRPr="004C2E66">
        <w:rPr>
          <w:lang w:eastAsia="en-US"/>
        </w:rPr>
        <w:t xml:space="preserve">E). Further increasing the number of tents past this level yields diminishing returns to reductions to both probability of outbreak (until there is 1 tent for every 20 people) and mortality (until there is 1 tent for every 8 people, Conover-Iman test, </w:t>
      </w:r>
      <m:oMath>
        <m:r>
          <w:rPr>
            <w:rFonts w:ascii="Cambria Math" w:hAnsi="Cambria Math"/>
            <w:lang w:eastAsia="en-US"/>
          </w:rPr>
          <m:t>p-val&lt;</m:t>
        </m:r>
        <m:sSup>
          <m:sSupPr>
            <m:ctrlPr>
              <w:rPr>
                <w:rFonts w:ascii="Cambria Math" w:hAnsi="Cambria Math"/>
                <w:i/>
                <w:lang w:eastAsia="en-US"/>
              </w:rPr>
            </m:ctrlPr>
          </m:sSupPr>
          <m:e>
            <m:r>
              <w:rPr>
                <w:rFonts w:ascii="Cambria Math" w:hAnsi="Cambria Math"/>
                <w:lang w:eastAsia="en-US"/>
              </w:rPr>
              <m:t>10</m:t>
            </m:r>
          </m:e>
          <m:sup>
            <m:r>
              <w:rPr>
                <w:rFonts w:ascii="Cambria Math" w:hAnsi="Cambria Math"/>
                <w:lang w:eastAsia="en-US"/>
              </w:rPr>
              <m:t>-16</m:t>
            </m:r>
          </m:sup>
        </m:sSup>
      </m:oMath>
      <w:r w:rsidRPr="004C2E66">
        <w:rPr>
          <w:lang w:eastAsia="en-US"/>
        </w:rPr>
        <w:t xml:space="preserve">). Similarly, we observe a reduction in IFR when at least 10 isolation tents are set up (see Supplementary Fig. </w:t>
      </w:r>
      <w:r w:rsidR="00DE1C4E" w:rsidRPr="004C2E66">
        <w:rPr>
          <w:lang w:eastAsia="en-US"/>
        </w:rPr>
        <w:t>4</w:t>
      </w:r>
      <w:r w:rsidRPr="004C2E66">
        <w:rPr>
          <w:lang w:eastAsia="en-US"/>
        </w:rPr>
        <w:t xml:space="preserve">). Importantly, the potential reductions in probability of outbreak, overall fatalities and IFR from self-isolation are realized whether the time required for individuals to recognize their symptoms is 12h or 24h on average, but the intervention becomes less effective when this time increases to 48h (see Supplementary Fig. </w:t>
      </w:r>
      <w:r w:rsidR="00395F4D" w:rsidRPr="004C2E66">
        <w:rPr>
          <w:lang w:eastAsia="en-US"/>
        </w:rPr>
        <w:t>5</w:t>
      </w:r>
      <w:r w:rsidRPr="004C2E66">
        <w:rPr>
          <w:lang w:eastAsia="en-US"/>
        </w:rPr>
        <w:t>).</w:t>
      </w:r>
    </w:p>
    <w:p w14:paraId="28BE85D6" w14:textId="282D7F31" w:rsidR="00B13227" w:rsidRPr="003853C9" w:rsidRDefault="00395F4D" w:rsidP="00395F4D">
      <w:pPr>
        <w:pStyle w:val="Heading2"/>
        <w:rPr>
          <w:i w:val="0"/>
          <w:iCs w:val="0"/>
          <w:lang w:eastAsia="en-US"/>
        </w:rPr>
      </w:pPr>
      <w:r w:rsidRPr="003853C9">
        <w:rPr>
          <w:i w:val="0"/>
          <w:iCs w:val="0"/>
          <w:lang w:eastAsia="en-US"/>
        </w:rPr>
        <w:lastRenderedPageBreak/>
        <w:t>Safety zone</w:t>
      </w:r>
    </w:p>
    <w:p w14:paraId="7475432E" w14:textId="2E7BA1BA"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10709A" w:rsidRPr="004C2E66">
        <w:rPr>
          <w:lang w:eastAsia="en-US"/>
        </w:rPr>
        <w:t>7</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40%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a modest reduction on overall mortality (see Fig. </w:t>
      </w:r>
      <w:r w:rsidR="0010709A" w:rsidRPr="004C2E66">
        <w:rPr>
          <w:lang w:eastAsia="en-US"/>
        </w:rPr>
        <w:t>3</w:t>
      </w:r>
      <w:r w:rsidRPr="004C2E66">
        <w:rPr>
          <w:lang w:eastAsia="en-US"/>
        </w:rPr>
        <w:t>H), possibly due to the high infectiousness of presymptomatic individuals.</w:t>
      </w:r>
    </w:p>
    <w:p w14:paraId="57F83655" w14:textId="105BAC75" w:rsidR="003858C8" w:rsidRPr="004C2E66" w:rsidRDefault="003858C8" w:rsidP="003858C8">
      <w:pPr>
        <w:pStyle w:val="Newparagraph"/>
        <w:spacing w:line="360" w:lineRule="auto"/>
        <w:jc w:val="both"/>
        <w:rPr>
          <w:lang w:eastAsia="en-US"/>
        </w:rPr>
      </w:pPr>
      <w:r w:rsidRPr="004C2E66">
        <w:rPr>
          <w:lang w:eastAsia="en-US"/>
        </w:rPr>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150B43" w:rsidRPr="004C2E66">
        <w:rPr>
          <w:lang w:eastAsia="en-US"/>
        </w:rPr>
        <w:t>10)</w:t>
      </w:r>
      <w:r w:rsidRPr="004C2E66">
        <w:rPr>
          <w:lang w:eastAsia="en-US"/>
        </w:rPr>
        <w:t xml:space="preserve">. Positive effects of the safety zone intervention are even more marked in camps with smaller populations, especially for probability of an outbreak in the green zone and overall mortality, which decreases by 20% when the population is reduced from 2000 to 500. However, we also observe the adverse effect of a decrease in time until symptomatic cases peak (see Supplementary Fig. </w:t>
      </w:r>
      <w:r w:rsidR="0036259C" w:rsidRPr="004C2E66">
        <w:rPr>
          <w:lang w:eastAsia="en-US"/>
        </w:rPr>
        <w:t>11</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2</w:t>
      </w:r>
      <w:r w:rsidRPr="004C2E66">
        <w:rPr>
          <w:lang w:eastAsia="en-US"/>
        </w:rPr>
        <w:t>).</w:t>
      </w:r>
    </w:p>
    <w:p w14:paraId="27F3BFC6" w14:textId="2E5EF142" w:rsidR="00BA1523" w:rsidRPr="003853C9" w:rsidRDefault="00BA1523" w:rsidP="00BA1523">
      <w:pPr>
        <w:pStyle w:val="Heading2"/>
        <w:rPr>
          <w:i w:val="0"/>
          <w:iCs w:val="0"/>
          <w:lang w:eastAsia="en-US"/>
        </w:rPr>
      </w:pPr>
      <w:r w:rsidRPr="003853C9">
        <w:rPr>
          <w:i w:val="0"/>
          <w:iCs w:val="0"/>
          <w:lang w:eastAsia="en-US"/>
        </w:rPr>
        <w:t xml:space="preserve">Evacuation </w:t>
      </w:r>
    </w:p>
    <w:p w14:paraId="0B5A32EB" w14:textId="5177770B" w:rsidR="00BA1523" w:rsidRPr="004C2E66" w:rsidRDefault="00BA1523" w:rsidP="00BA1523">
      <w:pPr>
        <w:pStyle w:val="Paragraph"/>
        <w:spacing w:line="360" w:lineRule="auto"/>
        <w:jc w:val="both"/>
        <w:rPr>
          <w:lang w:eastAsia="en-US"/>
        </w:rPr>
      </w:pPr>
      <w:r w:rsidRPr="004C2E66">
        <w:rPr>
          <w:lang w:eastAsia="en-US"/>
        </w:rPr>
        <w:t xml:space="preserve">We observe no significant effects when severe cases requiring hospitalization are evacuated (see </w:t>
      </w:r>
      <w:r w:rsidRPr="004C2E66">
        <w:rPr>
          <w:lang w:eastAsia="en-US"/>
        </w:rPr>
        <w:lastRenderedPageBreak/>
        <w:t xml:space="preserve">Supplementary Fig. </w:t>
      </w:r>
      <w:r w:rsidR="00502FAC" w:rsidRPr="004C2E66">
        <w:rPr>
          <w:lang w:eastAsia="en-US"/>
        </w:rPr>
        <w:t>6</w:t>
      </w:r>
      <w:r w:rsidRPr="004C2E66">
        <w:rPr>
          <w:lang w:eastAsia="en-US"/>
        </w:rPr>
        <w:t xml:space="preserve">). Since we considered that these individuals will not receive health care (they are evacuated to isolation </w:t>
      </w:r>
      <w:r w:rsidR="008F16BB" w:rsidRPr="004C2E66">
        <w:rPr>
          <w:lang w:eastAsia="en-US"/>
        </w:rPr>
        <w:t>centres</w:t>
      </w:r>
      <w:r w:rsidRPr="004C2E66">
        <w:rPr>
          <w:lang w:eastAsia="en-US"/>
        </w:rPr>
        <w:t>),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48D894C1" w14:textId="6D1F54F6" w:rsidR="00EC2A3D" w:rsidRPr="003853C9" w:rsidRDefault="00EC2A3D" w:rsidP="00EC2A3D">
      <w:pPr>
        <w:pStyle w:val="Heading2"/>
        <w:rPr>
          <w:i w:val="0"/>
          <w:iCs w:val="0"/>
          <w:lang w:eastAsia="en-US"/>
        </w:rPr>
      </w:pPr>
      <w:r w:rsidRPr="003853C9">
        <w:rPr>
          <w:i w:val="0"/>
          <w:iCs w:val="0"/>
          <w:lang w:eastAsia="en-US"/>
        </w:rPr>
        <w:t>Combined interventions</w:t>
      </w:r>
    </w:p>
    <w:p w14:paraId="2148D60C" w14:textId="53358773" w:rsidR="00B978C4" w:rsidRPr="004C2E66" w:rsidRDefault="00D27EF9" w:rsidP="00555F40">
      <w:pPr>
        <w:pStyle w:val="Paragraph"/>
        <w:spacing w:line="360" w:lineRule="auto"/>
        <w:jc w:val="both"/>
        <w:rPr>
          <w:lang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3</w:t>
      </w:r>
      <w:r w:rsidRPr="004C2E66">
        <w:rPr>
          <w:lang w:eastAsia="en-US"/>
        </w:rPr>
        <w:t>).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the majority of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xml:space="preserve">).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 mortality is reduced by </w:t>
      </w:r>
      <m:oMath>
        <m:r>
          <m:rPr>
            <m:sty m:val="p"/>
          </m:rPr>
          <w:rPr>
            <w:rFonts w:ascii="Cambria Math" w:hAnsi="Cambria Math"/>
            <w:lang w:eastAsia="en-US"/>
          </w:rPr>
          <m:t>∼</m:t>
        </m:r>
        <m:r>
          <w:rPr>
            <w:rFonts w:ascii="Cambria Math" w:hAnsi="Cambria Math"/>
            <w:lang w:eastAsia="en-US"/>
          </w:rPr>
          <m:t>80%</m:t>
        </m:r>
      </m:oMath>
      <w:r w:rsidRPr="004C2E66">
        <w:rPr>
          <w:lang w:eastAsia="en-US"/>
        </w:rPr>
        <w:t xml:space="preserve"> and the time to peak of symptomatic cases in the green zone is delayed by two months</w:t>
      </w:r>
      <w:r w:rsidR="00555F40">
        <w:rPr>
          <w:lang w:eastAsia="en-US"/>
        </w:rPr>
        <w:t>.</w:t>
      </w:r>
    </w:p>
    <w:p w14:paraId="7A19956D" w14:textId="5E583467" w:rsidR="00F27B7F" w:rsidRPr="00555F40" w:rsidRDefault="00760C31" w:rsidP="00760C31">
      <w:pPr>
        <w:pStyle w:val="Heading1"/>
        <w:rPr>
          <w:caps/>
          <w:lang w:eastAsia="en-US"/>
        </w:rPr>
      </w:pPr>
      <w:r w:rsidRPr="00555F40">
        <w:rPr>
          <w:caps/>
          <w:lang w:eastAsia="en-US"/>
        </w:rPr>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In this study, we propose a number of interventions of immediate applicability to informal settlements. We focused on IDP settlements in NW Syria, taking into account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5A968776" w:rsidR="00BC4806" w:rsidRPr="004C2E66" w:rsidRDefault="00BC4806" w:rsidP="00BC4806">
      <w:pPr>
        <w:pStyle w:val="Newparagraph"/>
        <w:spacing w:line="360" w:lineRule="auto"/>
        <w:jc w:val="both"/>
        <w:rPr>
          <w:lang w:eastAsia="en-US"/>
        </w:rPr>
      </w:pPr>
      <w:r w:rsidRPr="004C2E66">
        <w:rPr>
          <w:lang w:eastAsia="en-US"/>
        </w:rPr>
        <w:lastRenderedPageBreak/>
        <w:t xml:space="preserve">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 </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 </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r w:rsidRPr="004C2E66">
        <w:rPr>
          <w:lang w:eastAsia="en-US"/>
        </w:rPr>
        <w:t xml:space="preserve">Zandvoort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 xml:space="preserve">reduce mortality by 60%-75% in African cities </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r w:rsidRPr="004C2E66">
        <w:rPr>
          <w:lang w:eastAsia="en-US"/>
        </w:rPr>
        <w:t>.</w:t>
      </w:r>
    </w:p>
    <w:p w14:paraId="5BD79C19" w14:textId="7EB9C59F" w:rsidR="00C22A99" w:rsidRPr="004C2E66" w:rsidRDefault="00E25670" w:rsidP="00BC4806">
      <w:pPr>
        <w:pStyle w:val="Newparagraph"/>
        <w:spacing w:line="360" w:lineRule="auto"/>
        <w:jc w:val="both"/>
        <w:rPr>
          <w:lang w:eastAsia="en-US"/>
        </w:rPr>
      </w:pPr>
      <w:r w:rsidRPr="004C2E66">
        <w:rPr>
          <w:lang w:eastAsia="en-US"/>
        </w:rPr>
        <w:t xml:space="preserve">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 </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4,</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0756C2F0" w14:textId="07268A1C" w:rsidR="00DC2170" w:rsidRPr="004C2E66" w:rsidRDefault="00EF7962" w:rsidP="000854B1">
      <w:pPr>
        <w:pStyle w:val="Newparagraph"/>
        <w:spacing w:line="360" w:lineRule="auto"/>
        <w:jc w:val="both"/>
        <w:rPr>
          <w:lang w:eastAsia="en-US"/>
        </w:rPr>
      </w:pPr>
      <w:r w:rsidRPr="004C2E66">
        <w:rPr>
          <w:lang w:eastAsia="en-US"/>
        </w:rPr>
        <w:t xml:space="preserve">We also propose self-isolation using individual tents which can be located in a dedicated zone or next to the tents of relatives, where contact with non-isolated individuals is mediated by a buffer zone. This intervention is effective with even a small number of isolation tents, as low as 5-10 tents per 1000 camp residents. After conversations with camp managers, we found that this intervention is more likely to be accepted in NW Syria than evacuation to community-based isolation </w:t>
      </w:r>
      <w:r w:rsidR="008F16BB" w:rsidRPr="004C2E66">
        <w:rPr>
          <w:lang w:eastAsia="en-US"/>
        </w:rPr>
        <w:t>centres</w:t>
      </w:r>
      <w:r w:rsidRPr="004C2E66">
        <w:rPr>
          <w:lang w:eastAsia="en-US"/>
        </w:rPr>
        <w:t xml:space="preserve">. Community-based isolation not only poses cultural challenges; the capacity required to implement it has hardly been met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Pr="004C2E66">
        <w:rPr>
          <w:lang w:eastAsia="en-US"/>
        </w:rPr>
        <w:t>.</w:t>
      </w:r>
    </w:p>
    <w:p w14:paraId="76D9BE2A" w14:textId="032BDD74" w:rsidR="000854B1" w:rsidRPr="004C2E66" w:rsidRDefault="000854B1" w:rsidP="000854B1">
      <w:pPr>
        <w:pStyle w:val="Newparagraph"/>
        <w:spacing w:line="360" w:lineRule="auto"/>
        <w:jc w:val="both"/>
        <w:rPr>
          <w:lang w:eastAsia="en-US"/>
        </w:rPr>
      </w:pPr>
      <w:r w:rsidRPr="004C2E66">
        <w:rPr>
          <w:lang w:eastAsia="en-US"/>
        </w:rPr>
        <w:t xml:space="preserve">Setting up a safety zone has two positive effects that most stand out: a reduction in the probability of an outbreak in the vulnerable population, and an increase in the time until the </w:t>
      </w:r>
      <w:r w:rsidRPr="004C2E66">
        <w:rPr>
          <w:lang w:eastAsia="en-US"/>
        </w:rPr>
        <w:lastRenderedPageBreak/>
        <w:t>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396C7B61" w:rsidR="00A444F1" w:rsidRPr="004C2E66" w:rsidRDefault="00A444F1" w:rsidP="000854B1">
      <w:pPr>
        <w:pStyle w:val="Newparagraph"/>
        <w:spacing w:line="360" w:lineRule="auto"/>
        <w:jc w:val="both"/>
        <w:rPr>
          <w:lang w:eastAsia="en-US"/>
        </w:rPr>
      </w:pPr>
      <w:r w:rsidRPr="004C2E66">
        <w:rPr>
          <w:lang w:eastAsia="en-US"/>
        </w:rPr>
        <w:t xml:space="preserve">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 </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An instrumental consideration for our models is the fraction of the population recovered from COVID-19 after a steady state is reached. Although the duration for which SARS-CoV-2 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5A6DC20E" w:rsidR="00AB6D6A" w:rsidRPr="004C2E66" w:rsidRDefault="00197AF9" w:rsidP="000854B1">
      <w:pPr>
        <w:pStyle w:val="Newparagraph"/>
        <w:spacing w:line="360" w:lineRule="auto"/>
        <w:jc w:val="both"/>
        <w:rPr>
          <w:lang w:eastAsia="en-US"/>
        </w:rPr>
      </w:pPr>
      <w:r w:rsidRPr="004C2E66">
        <w:rPr>
          <w:lang w:eastAsia="en-US"/>
        </w:rPr>
        <w:t xml:space="preserve">Another important consideration for interpreting our results are the modelling assumptions we made. From the point of view of our parameterization, perhaps the most relevant </w:t>
      </w:r>
      <w:r w:rsidRPr="004C2E66">
        <w:rPr>
          <w:lang w:eastAsia="en-US"/>
        </w:rPr>
        <w:lastRenderedPageBreak/>
        <w:t xml:space="preserve">relates to the relative transmissivity of the different infectious stages, whose specific values still have large margins of variability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3B207D" w:rsidRPr="004C2E66">
        <w:rPr>
          <w:lang w:eastAsia="en-US"/>
        </w:rPr>
        <w:t xml:space="preserve"> </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Self-isolation also becomes ineffective under the assumptions made by Hernandez-Suarez et al. when they considered isolating only severe symptomatic cases (whose fraction is small), hence mildly symptomatic individuals were effectively considered asymptomatic</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On the other hand, Gilman et al. showed that self-isolation was effective when considering individuals at different stages to be equally infectious</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 </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all compartments are assumed to be equally infectious, our interventions become even more effective (see previous version of our manuscript </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r w:rsidRPr="004C2E66">
        <w:rPr>
          <w:lang w:eastAsia="en-US"/>
        </w:rPr>
        <w:t>).</w:t>
      </w:r>
    </w:p>
    <w:p w14:paraId="3FBA8B7F" w14:textId="30484E68"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implementation within our framework, such as those requiring interventions targeting very specific interactions between individuals (as opposed to large groups of individuals). An example might be the isolation of an individual and his/her family, as proposed in Gilman </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model interactions at the family-level, would require the creation of as many classes as families. When this level of detail is required, individual based models (IBMs) may be more appropriate </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However, IBMs require a rich amount of data for their parameterization which, although increasingly available, is scarce for informal IDPs camps. Our framework is powerful enough to simulate a large number of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IBMs, if data is available.</w:t>
      </w:r>
    </w:p>
    <w:p w14:paraId="60F4AD58" w14:textId="14149E0D" w:rsidR="00D37094" w:rsidRPr="004C2E66" w:rsidRDefault="00D37094" w:rsidP="000854B1">
      <w:pPr>
        <w:pStyle w:val="Newparagraph"/>
        <w:spacing w:line="360" w:lineRule="auto"/>
        <w:jc w:val="both"/>
        <w:rPr>
          <w:lang w:eastAsia="en-US"/>
        </w:rPr>
      </w:pPr>
      <w:r w:rsidRPr="004C2E66">
        <w:rPr>
          <w:lang w:eastAsia="en-US"/>
        </w:rPr>
        <w:t xml:space="preserve">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w:t>
      </w:r>
      <w:r w:rsidRPr="004C2E66">
        <w:rPr>
          <w:lang w:eastAsia="en-US"/>
        </w:rPr>
        <w:lastRenderedPageBreak/>
        <w:t xml:space="preserve">influenced by inter-community contacts, and the dynamics of an outbreak in a single camp by these region-wide dynamics, as it has been demonstrated in other countries </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as long as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 </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r w:rsidRPr="004C2E66">
        <w:rPr>
          <w:lang w:eastAsia="en-US"/>
        </w:rPr>
        <w:t>.</w:t>
      </w:r>
    </w:p>
    <w:p w14:paraId="760002E8" w14:textId="0E240D28" w:rsidR="00A21AF0" w:rsidRPr="004C2E66" w:rsidRDefault="00A21AF0" w:rsidP="000854B1">
      <w:pPr>
        <w:pStyle w:val="Newparagraph"/>
        <w:spacing w:line="360" w:lineRule="auto"/>
        <w:jc w:val="both"/>
        <w:rPr>
          <w:lang w:eastAsia="en-US"/>
        </w:rPr>
      </w:pPr>
      <w:r w:rsidRPr="004C2E66">
        <w:rPr>
          <w:lang w:eastAsia="en-US"/>
        </w:rPr>
        <w:t>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implemented, the impacts of COVID-19 can be mitigated even in an environment as challenging as NW Syria.</w:t>
      </w:r>
    </w:p>
    <w:p w14:paraId="7066114C" w14:textId="5EAC47CB" w:rsidR="00A21AF0" w:rsidRPr="00A54258" w:rsidRDefault="00A21AF0" w:rsidP="00A21AF0">
      <w:pPr>
        <w:pStyle w:val="Heading1"/>
        <w:rPr>
          <w:caps/>
          <w:lang w:eastAsia="en-US"/>
        </w:rPr>
      </w:pPr>
      <w:r w:rsidRPr="00A54258">
        <w:rPr>
          <w:caps/>
          <w:lang w:eastAsia="en-US"/>
        </w:rPr>
        <w:t>Conclusion</w:t>
      </w:r>
    </w:p>
    <w:p w14:paraId="124B1216" w14:textId="1556EDF9" w:rsidR="00A21AF0" w:rsidRPr="004C2E66" w:rsidRDefault="00A21AF0" w:rsidP="00A21AF0">
      <w:pPr>
        <w:pStyle w:val="Paragraph"/>
        <w:spacing w:line="360" w:lineRule="auto"/>
        <w:jc w:val="both"/>
        <w:rPr>
          <w:lang w:eastAsia="en-US"/>
        </w:rPr>
      </w:pPr>
      <w:r w:rsidRPr="004C2E66">
        <w:rPr>
          <w:lang w:eastAsia="en-US"/>
        </w:rPr>
        <w:t xml:space="preserve">Given a rapidly changing environment and slow responses of local and international authorities in conflict regions where control of policy is disputed, the latter often leaving these communities aside in their priorities </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E03D40" w:rsidRDefault="00BB31B8" w:rsidP="00BB31B8">
      <w:pPr>
        <w:pStyle w:val="Heading1"/>
        <w:rPr>
          <w:caps/>
          <w:lang w:eastAsia="en-US"/>
        </w:rPr>
      </w:pPr>
      <w:r w:rsidRPr="00E03D40">
        <w:rPr>
          <w:caps/>
          <w:lang w:eastAsia="en-US"/>
        </w:rPr>
        <w:t>Acknowledgements</w:t>
      </w:r>
    </w:p>
    <w:p w14:paraId="1C9E59B5" w14:textId="738793FD" w:rsidR="00BB31B8" w:rsidRPr="004C2E66" w:rsidRDefault="00BB31B8" w:rsidP="00BB31B8">
      <w:pPr>
        <w:pStyle w:val="Paragraph"/>
        <w:spacing w:line="360" w:lineRule="auto"/>
        <w:jc w:val="both"/>
        <w:rPr>
          <w:lang w:eastAsia="en-US"/>
        </w:rPr>
      </w:pPr>
      <w:r w:rsidRPr="004C2E66">
        <w:rPr>
          <w:lang w:eastAsia="en-US"/>
        </w:rPr>
        <w:t xml:space="preserve">This collaboration was organized by crowdfightCOVID19 (www.crowdfightcovid19.org) upon request from CS. We thank Judith Boumann for valuable contributions. We thank Peter Ashcroft, Juan Poyatos, Noreen Goldman, Burcu Tepekule and members of Sebastian Bonhoeffer's and </w:t>
      </w:r>
      <w:r w:rsidRPr="004C2E66">
        <w:rPr>
          <w:lang w:eastAsia="en-US"/>
        </w:rPr>
        <w:lastRenderedPageBreak/>
        <w:t>Bryan Grenfell's groups for useful discussions. We thank two anonymous reviewers who provided thoughtful and insightful comments that greatly improved our article.</w:t>
      </w:r>
    </w:p>
    <w:p w14:paraId="334539E3" w14:textId="5C282EC5" w:rsidR="002D7709" w:rsidRPr="003E2D9D" w:rsidRDefault="002D7709" w:rsidP="002D7709">
      <w:pPr>
        <w:pStyle w:val="Heading1"/>
        <w:rPr>
          <w:caps/>
          <w:lang w:eastAsia="en-US"/>
        </w:rPr>
      </w:pPr>
      <w:r w:rsidRPr="003E2D9D">
        <w:rPr>
          <w:caps/>
          <w:lang w:eastAsia="en-US"/>
        </w:rPr>
        <w:t>Declarations</w:t>
      </w:r>
    </w:p>
    <w:p w14:paraId="0C972598" w14:textId="1C36634B" w:rsidR="002D7709" w:rsidRPr="003E2D9D" w:rsidRDefault="002D7709" w:rsidP="002D7709">
      <w:pPr>
        <w:pStyle w:val="Heading2"/>
        <w:rPr>
          <w:i w:val="0"/>
          <w:iCs w:val="0"/>
          <w:lang w:eastAsia="en-US"/>
        </w:rPr>
      </w:pPr>
      <w:r w:rsidRPr="003E2D9D">
        <w:rPr>
          <w:i w:val="0"/>
          <w:iCs w:val="0"/>
          <w:lang w:eastAsia="en-US"/>
        </w:rPr>
        <w:t>Funding</w:t>
      </w:r>
    </w:p>
    <w:p w14:paraId="6D8BEFBD" w14:textId="58E640BF" w:rsidR="002D7709" w:rsidRPr="004C2E66" w:rsidRDefault="003E4F8E" w:rsidP="003E4F8E">
      <w:pPr>
        <w:pStyle w:val="Paragraph"/>
        <w:spacing w:line="360" w:lineRule="auto"/>
        <w:jc w:val="both"/>
        <w:rPr>
          <w:lang w:eastAsia="en-US"/>
        </w:rPr>
      </w:pPr>
      <w:r w:rsidRPr="004C2E66">
        <w:rPr>
          <w:lang w:eastAsia="en-US"/>
        </w:rPr>
        <w:t>ECF's research is supported by Wellcome Trust grant 204833/Z/16/Z. APG research is supported by the Simons Collaboration: Principles of Microbial Ecosystems (PriME), award number 542381.</w:t>
      </w:r>
    </w:p>
    <w:p w14:paraId="144ECD76" w14:textId="100A3E9E" w:rsidR="003E4F8E" w:rsidRPr="003E2D9D" w:rsidRDefault="003E4F8E" w:rsidP="003E4F8E">
      <w:pPr>
        <w:pStyle w:val="Heading2"/>
        <w:rPr>
          <w:i w:val="0"/>
          <w:iCs w:val="0"/>
          <w:lang w:eastAsia="en-US"/>
        </w:rPr>
      </w:pPr>
      <w:r w:rsidRPr="003E2D9D">
        <w:rPr>
          <w:i w:val="0"/>
          <w:iCs w:val="0"/>
          <w:lang w:eastAsia="en-US"/>
        </w:rPr>
        <w:t>Conflicts of interest/Competing interests</w:t>
      </w:r>
    </w:p>
    <w:p w14:paraId="7410ED17" w14:textId="15505EA7" w:rsidR="003E4F8E" w:rsidRPr="004C2E66" w:rsidRDefault="00BD1F1F" w:rsidP="00BD1F1F">
      <w:pPr>
        <w:pStyle w:val="Paragraph"/>
        <w:spacing w:line="360" w:lineRule="auto"/>
        <w:jc w:val="both"/>
        <w:rPr>
          <w:lang w:eastAsia="en-US"/>
        </w:rPr>
      </w:pPr>
      <w:r w:rsidRPr="004C2E66">
        <w:rPr>
          <w:lang w:eastAsia="en-US"/>
        </w:rPr>
        <w:t>Alberto Pascual-García is a Board Member of crowdfightCOVID19, an initiative from the scientific community to put all available resources at service of the fight against COVID-19. Chamsy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3E2D9D" w:rsidRDefault="00BD1F1F" w:rsidP="00BD1F1F">
      <w:pPr>
        <w:pStyle w:val="Heading2"/>
        <w:rPr>
          <w:i w:val="0"/>
          <w:iCs w:val="0"/>
          <w:lang w:eastAsia="en-US"/>
        </w:rPr>
      </w:pPr>
      <w:r w:rsidRPr="003E2D9D">
        <w:rPr>
          <w:i w:val="0"/>
          <w:iCs w:val="0"/>
          <w:lang w:eastAsia="en-US"/>
        </w:rPr>
        <w:t>Ethics approval</w:t>
      </w:r>
    </w:p>
    <w:p w14:paraId="29C2F752" w14:textId="03723054" w:rsidR="00BD1F1F" w:rsidRPr="004C2E66" w:rsidRDefault="00BD1F1F" w:rsidP="00BD1F1F">
      <w:pPr>
        <w:pStyle w:val="Paragraph"/>
        <w:spacing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3E2D9D" w:rsidRDefault="00BD1F1F" w:rsidP="00BD1F1F">
      <w:pPr>
        <w:pStyle w:val="Heading2"/>
        <w:rPr>
          <w:i w:val="0"/>
          <w:iCs w:val="0"/>
          <w:lang w:eastAsia="en-US"/>
        </w:rPr>
      </w:pPr>
      <w:r w:rsidRPr="003E2D9D">
        <w:rPr>
          <w:i w:val="0"/>
          <w:iCs w:val="0"/>
          <w:lang w:eastAsia="en-US"/>
        </w:rPr>
        <w:t>Consent to participate</w:t>
      </w:r>
    </w:p>
    <w:p w14:paraId="6DD94A2D" w14:textId="4401C5FD" w:rsidR="00BD1F1F" w:rsidRPr="004C2E66" w:rsidRDefault="00D76577" w:rsidP="00BD1F1F">
      <w:pPr>
        <w:pStyle w:val="Paragraph"/>
        <w:rPr>
          <w:lang w:eastAsia="en-US"/>
        </w:rPr>
      </w:pPr>
      <w:r w:rsidRPr="004C2E66">
        <w:rPr>
          <w:lang w:eastAsia="en-US"/>
        </w:rPr>
        <w:t>NA</w:t>
      </w:r>
    </w:p>
    <w:p w14:paraId="13154C83" w14:textId="62528E28" w:rsidR="00D76577" w:rsidRPr="003E2D9D" w:rsidRDefault="00D76577" w:rsidP="00D76577">
      <w:pPr>
        <w:pStyle w:val="Heading2"/>
        <w:rPr>
          <w:i w:val="0"/>
          <w:iCs w:val="0"/>
          <w:lang w:eastAsia="en-US"/>
        </w:rPr>
      </w:pPr>
      <w:r w:rsidRPr="003E2D9D">
        <w:rPr>
          <w:i w:val="0"/>
          <w:iCs w:val="0"/>
          <w:lang w:eastAsia="en-US"/>
        </w:rPr>
        <w:t>C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3D15D3" w:rsidRDefault="00DF7913" w:rsidP="00D76577">
      <w:pPr>
        <w:pStyle w:val="Heading2"/>
        <w:rPr>
          <w:i w:val="0"/>
          <w:iCs w:val="0"/>
          <w:lang w:eastAsia="en-US"/>
        </w:rPr>
      </w:pPr>
      <w:r w:rsidRPr="003D15D3">
        <w:rPr>
          <w:i w:val="0"/>
          <w:iCs w:val="0"/>
          <w:lang w:eastAsia="en-US"/>
        </w:rPr>
        <w:lastRenderedPageBreak/>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url </w:t>
      </w:r>
      <w:hyperlink r:id="rId8" w:history="1">
        <w:r w:rsidRPr="004C2E66">
          <w:rPr>
            <w:rStyle w:val="Hyperlink"/>
            <w:lang w:eastAsia="en-US"/>
          </w:rPr>
          <w:t>https://github.com/crowdfightcovid19/req-550-Syria</w:t>
        </w:r>
      </w:hyperlink>
    </w:p>
    <w:p w14:paraId="10870DB1" w14:textId="14174EA9" w:rsidR="00DF7913" w:rsidRPr="003D15D3" w:rsidRDefault="00DF7913" w:rsidP="00DF7913">
      <w:pPr>
        <w:pStyle w:val="Heading2"/>
        <w:rPr>
          <w:i w:val="0"/>
          <w:iCs w:val="0"/>
          <w:lang w:eastAsia="en-US"/>
        </w:rPr>
      </w:pPr>
      <w:r w:rsidRPr="003D15D3">
        <w:rPr>
          <w:i w:val="0"/>
          <w:iCs w:val="0"/>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url </w:t>
      </w:r>
      <w:hyperlink r:id="rId9" w:history="1">
        <w:r w:rsidRPr="004C2E66">
          <w:rPr>
            <w:rStyle w:val="Hyperlink"/>
            <w:lang w:eastAsia="en-US"/>
          </w:rPr>
          <w:t>https://github.com/crowdfightcovid19/req-550-Syria</w:t>
        </w:r>
      </w:hyperlink>
    </w:p>
    <w:p w14:paraId="09B4E8B6" w14:textId="030CA8D0" w:rsidR="0085752B" w:rsidRPr="00FD0A26" w:rsidRDefault="0085752B" w:rsidP="0085752B">
      <w:pPr>
        <w:pStyle w:val="Heading2"/>
        <w:rPr>
          <w:i w:val="0"/>
          <w:iCs w:val="0"/>
          <w:lang w:eastAsia="en-US"/>
        </w:rPr>
      </w:pPr>
      <w:r w:rsidRPr="00FD0A26">
        <w:rPr>
          <w:i w:val="0"/>
          <w:iCs w:val="0"/>
          <w:lang w:eastAsia="en-US"/>
        </w:rPr>
        <w:t>Authors' contributions</w:t>
      </w:r>
    </w:p>
    <w:p w14:paraId="5FFAB658" w14:textId="463EA2CA"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C21296" w:rsidRDefault="00573D52" w:rsidP="00573D52">
      <w:pPr>
        <w:pStyle w:val="Heading1"/>
        <w:rPr>
          <w:caps/>
          <w:lang w:val="en-US" w:eastAsia="en-US"/>
        </w:rPr>
      </w:pPr>
      <w:r w:rsidRPr="00C21296">
        <w:rPr>
          <w:caps/>
          <w:lang w:val="en-US" w:eastAsia="en-US"/>
        </w:rPr>
        <w:t>References</w:t>
      </w:r>
    </w:p>
    <w:p w14:paraId="0358A111" w14:textId="01F4D346" w:rsidR="00A21AF0" w:rsidRPr="00A21AF0" w:rsidRDefault="00123F7C" w:rsidP="00A21AF0">
      <w:pPr>
        <w:pStyle w:val="EndNoteBibliography"/>
      </w:pPr>
      <w:r>
        <w:fldChar w:fldCharType="begin"/>
      </w:r>
      <w:r>
        <w:instrText xml:space="preserve"> ADDIN EN.REFLIST </w:instrText>
      </w:r>
      <w:r>
        <w:fldChar w:fldCharType="separate"/>
      </w:r>
      <w:r w:rsidR="00A21AF0" w:rsidRPr="00A21AF0">
        <w:t>1.</w:t>
      </w:r>
      <w:r w:rsidR="00A21AF0" w:rsidRPr="00A21AF0">
        <w:tab/>
        <w:t xml:space="preserve">The Guardian. Aid agencies warn of COVID-19 crisis in refugee camps as winter approaches. Accessed 2020-11-13, </w:t>
      </w:r>
      <w:hyperlink r:id="rId10" w:history="1">
        <w:r w:rsidR="00A21AF0" w:rsidRPr="00A21AF0">
          <w:rPr>
            <w:rStyle w:val="Hyperlink"/>
          </w:rPr>
          <w:t>https://www.theguardian.com/global-development/2020/sep/23/aid-agencies-warn-of-covid-19-crisis-in-refugee-camps-as-winter-approaches</w:t>
        </w:r>
      </w:hyperlink>
    </w:p>
    <w:p w14:paraId="0D5F8195" w14:textId="77777777" w:rsidR="00A21AF0" w:rsidRPr="00A21AF0" w:rsidRDefault="00A21AF0" w:rsidP="00A21AF0">
      <w:pPr>
        <w:pStyle w:val="EndNoteBibliography"/>
      </w:pPr>
      <w:r w:rsidRPr="00A21AF0">
        <w:t>2.</w:t>
      </w:r>
      <w:r w:rsidRPr="00A21AF0">
        <w:tab/>
        <w:t xml:space="preserve">Abbas M, Aloudat T, Bartolomei J, et al. Migrant and refugee populations: a public health and policy perspective on a continuing global crisis. </w:t>
      </w:r>
      <w:r w:rsidRPr="00A21AF0">
        <w:rPr>
          <w:i/>
        </w:rPr>
        <w:t>Antimicrob Resist Infect Control</w:t>
      </w:r>
      <w:r w:rsidRPr="00A21AF0">
        <w:t>. 2018;7:113. doi:10.1186/s13756-018-0403-4</w:t>
      </w:r>
    </w:p>
    <w:p w14:paraId="122D18F2" w14:textId="77777777" w:rsidR="00A21AF0" w:rsidRPr="00A21AF0" w:rsidRDefault="00A21AF0" w:rsidP="00A21AF0">
      <w:pPr>
        <w:pStyle w:val="EndNoteBibliography"/>
      </w:pPr>
      <w:r w:rsidRPr="00A21AF0">
        <w:t>3.</w:t>
      </w:r>
      <w:r w:rsidRPr="00A21AF0">
        <w:tab/>
        <w:t xml:space="preserve">Hill PS, Mansoor GF, Claudio F. Conflict in least-developed countries: challenging the Millennium Development Goals. </w:t>
      </w:r>
      <w:r w:rsidRPr="00A21AF0">
        <w:rPr>
          <w:i/>
        </w:rPr>
        <w:t>Bull World Health Organ</w:t>
      </w:r>
      <w:r w:rsidRPr="00A21AF0">
        <w:t>. Aug 2010;88(8):562. doi:10.2471/BLT.09.071365</w:t>
      </w:r>
    </w:p>
    <w:p w14:paraId="338D8623" w14:textId="77777777" w:rsidR="00A21AF0" w:rsidRPr="00A21AF0" w:rsidRDefault="00A21AF0" w:rsidP="00A21AF0">
      <w:pPr>
        <w:pStyle w:val="EndNoteBibliography"/>
      </w:pPr>
      <w:r w:rsidRPr="00A21AF0">
        <w:t>4.</w:t>
      </w:r>
      <w:r w:rsidRPr="00A21AF0">
        <w:tab/>
        <w:t xml:space="preserve">Sahloul MZ, Monla-Hassan J, Sankari A, et al. War is the Enemy of Health. Pulmonary, Critical Care, and Sleep Medicine in War-Torn Syria. </w:t>
      </w:r>
      <w:r w:rsidRPr="00A21AF0">
        <w:rPr>
          <w:i/>
        </w:rPr>
        <w:t>Ann Am Thorac Soc</w:t>
      </w:r>
      <w:r w:rsidRPr="00A21AF0">
        <w:t>. Feb 2016;13(2):147-55. doi:10.1513/AnnalsATS.201510-661PS</w:t>
      </w:r>
    </w:p>
    <w:p w14:paraId="31B8220E" w14:textId="77777777" w:rsidR="00A21AF0" w:rsidRPr="00A21AF0" w:rsidRDefault="00A21AF0" w:rsidP="00A21AF0">
      <w:pPr>
        <w:pStyle w:val="EndNoteBibliography"/>
      </w:pPr>
      <w:r w:rsidRPr="00A21AF0">
        <w:t>5.</w:t>
      </w:r>
      <w:r w:rsidRPr="00A21AF0">
        <w:tab/>
        <w:t xml:space="preserve">Sikder M, Daraz U, Lantagne D, Saltori R. Water, sanitation, and hygiene access in southern Syria: analysis of survey data and recommendations for response. </w:t>
      </w:r>
      <w:r w:rsidRPr="00A21AF0">
        <w:rPr>
          <w:i/>
        </w:rPr>
        <w:t>Confl Health</w:t>
      </w:r>
      <w:r w:rsidRPr="00A21AF0">
        <w:t>. 2018;12:17. doi:10.1186/s13031-018-0151-3</w:t>
      </w:r>
    </w:p>
    <w:p w14:paraId="705A2F6D" w14:textId="77777777" w:rsidR="00A21AF0" w:rsidRPr="00A21AF0" w:rsidRDefault="00A21AF0" w:rsidP="00A21AF0">
      <w:pPr>
        <w:pStyle w:val="EndNoteBibliography"/>
      </w:pPr>
      <w:r w:rsidRPr="00A21AF0">
        <w:t>6.</w:t>
      </w:r>
      <w:r w:rsidRPr="00A21AF0">
        <w:tab/>
        <w:t xml:space="preserve">Wilkinson A. Local response in health emergencies: key considerations for addressing the COVID-19 pandemic in informal urban settlements. </w:t>
      </w:r>
      <w:r w:rsidRPr="00A21AF0">
        <w:rPr>
          <w:i/>
        </w:rPr>
        <w:t>Environment and urbanization</w:t>
      </w:r>
      <w:r w:rsidRPr="00A21AF0">
        <w:t xml:space="preserve">. 2020;32(2):503-522. </w:t>
      </w:r>
    </w:p>
    <w:p w14:paraId="28D72182" w14:textId="77777777" w:rsidR="00A21AF0" w:rsidRPr="00A21AF0" w:rsidRDefault="00A21AF0" w:rsidP="00A21AF0">
      <w:pPr>
        <w:pStyle w:val="EndNoteBibliography"/>
      </w:pPr>
      <w:r w:rsidRPr="00A21AF0">
        <w:t>7.</w:t>
      </w:r>
      <w:r w:rsidRPr="00A21AF0">
        <w:tab/>
        <w:t xml:space="preserve">Health Information Central Unit and Health Directorates. Capacity of health sector in North of Syria, mar  2020 Accessed 2020-08-18, </w:t>
      </w:r>
    </w:p>
    <w:p w14:paraId="68CD8F13" w14:textId="24798973" w:rsidR="00A21AF0" w:rsidRPr="00A21AF0" w:rsidRDefault="00A21AF0" w:rsidP="00A21AF0">
      <w:pPr>
        <w:pStyle w:val="EndNoteBibliography"/>
      </w:pPr>
      <w:r w:rsidRPr="00A21AF0">
        <w:t>8.</w:t>
      </w:r>
      <w:r w:rsidRPr="00A21AF0">
        <w:tab/>
        <w:t xml:space="preserve">United Nations Office for the Coordination of Humanitarian Affairs. Recent developments  in Northwest Syria. Situation Report No. 21 - as of 20 october 2020. Accessed </w:t>
      </w:r>
      <w:r w:rsidRPr="00A21AF0">
        <w:lastRenderedPageBreak/>
        <w:t xml:space="preserve">2020-11-13, </w:t>
      </w:r>
      <w:hyperlink r:id="rId11" w:history="1">
        <w:r w:rsidRPr="00A21AF0">
          <w:rPr>
            <w:rStyle w:val="Hyperlink"/>
          </w:rPr>
          <w:t>https://www.humanitarianresponse.info/en/operations/stima/document/situation-report-21-recentdevelopments-northwest-syria-20-october-2020s</w:t>
        </w:r>
      </w:hyperlink>
    </w:p>
    <w:p w14:paraId="4637854F" w14:textId="0B6258BE" w:rsidR="00A21AF0" w:rsidRPr="00A21AF0" w:rsidRDefault="00A21AF0" w:rsidP="00A21AF0">
      <w:pPr>
        <w:pStyle w:val="EndNoteBibliography"/>
      </w:pPr>
      <w:r w:rsidRPr="00A21AF0">
        <w:t>9.</w:t>
      </w:r>
      <w:r w:rsidRPr="00A21AF0">
        <w:tab/>
        <w:t>REACH initiative. Syria: Camps &amp; sites needs assessment - Northwest Syria sub-district profiles &amp; comparative  dashboard, January - February 2020 </w:t>
      </w:r>
      <w:hyperlink r:id="rId12" w:history="1">
        <w:r w:rsidRPr="00A21AF0">
          <w:rPr>
            <w:rStyle w:val="Hyperlink"/>
          </w:rPr>
          <w:t>https://reliefweb.int/report/syrian-arab-republic/syriacamps-</w:t>
        </w:r>
      </w:hyperlink>
      <w:r w:rsidRPr="00A21AF0">
        <w:t xml:space="preserve"> sites-needs-assessment-northwest-syria-sub-district-profiles.</w:t>
      </w:r>
    </w:p>
    <w:p w14:paraId="758708B9" w14:textId="77777777" w:rsidR="00A21AF0" w:rsidRPr="00A21AF0" w:rsidRDefault="00A21AF0" w:rsidP="00A21AF0">
      <w:pPr>
        <w:pStyle w:val="EndNoteBibliography"/>
      </w:pPr>
      <w:r w:rsidRPr="00361632">
        <w:rPr>
          <w:lang w:val="fr-BE"/>
        </w:rPr>
        <w:t>10.</w:t>
      </w:r>
      <w:r w:rsidRPr="00361632">
        <w:rPr>
          <w:lang w:val="fr-BE"/>
        </w:rPr>
        <w:tab/>
        <w:t xml:space="preserve">Gatto M, Bertuzzo E, Mari L, et al. </w:t>
      </w:r>
      <w:r w:rsidRPr="00A21AF0">
        <w:t xml:space="preserve">Spread and dynamics of the COVID-19 epidemic in Italy: Effects of emergency containment measures. </w:t>
      </w:r>
      <w:r w:rsidRPr="00A21AF0">
        <w:rPr>
          <w:i/>
        </w:rPr>
        <w:t>Proc Natl Acad Sci U S A</w:t>
      </w:r>
      <w:r w:rsidRPr="00A21AF0">
        <w:t>. 05 2020;117(19):10484-10491. doi:10.1073/pnas.2004978117</w:t>
      </w:r>
    </w:p>
    <w:p w14:paraId="0B7C23DA" w14:textId="77777777" w:rsidR="00A21AF0" w:rsidRPr="00A21AF0" w:rsidRDefault="00A21AF0" w:rsidP="00A21AF0">
      <w:pPr>
        <w:pStyle w:val="EndNoteBibliography"/>
      </w:pPr>
      <w:r w:rsidRPr="00A21AF0">
        <w:t>11.</w:t>
      </w:r>
      <w:r w:rsidRPr="00A21AF0">
        <w:tab/>
        <w:t xml:space="preserve">Rhodes T, Lancaster K, Lees S, Parker M. Modelling the pandemic: attuning models to their contexts. </w:t>
      </w:r>
      <w:r w:rsidRPr="00A21AF0">
        <w:rPr>
          <w:i/>
        </w:rPr>
        <w:t>BMJ Glob Health</w:t>
      </w:r>
      <w:r w:rsidRPr="00A21AF0">
        <w:t>. 06 2020;5(6)doi:10.1136/bmjgh-2020-002914</w:t>
      </w:r>
    </w:p>
    <w:p w14:paraId="78A3392A" w14:textId="77777777" w:rsidR="00A21AF0" w:rsidRPr="00361632" w:rsidRDefault="00A21AF0" w:rsidP="00A21AF0">
      <w:pPr>
        <w:pStyle w:val="EndNoteBibliography"/>
        <w:rPr>
          <w:lang w:val="fr-BE"/>
        </w:rPr>
      </w:pPr>
      <w:r w:rsidRPr="00A21AF0">
        <w:t>12.</w:t>
      </w:r>
      <w:r w:rsidRPr="00A21AF0">
        <w:tab/>
        <w:t xml:space="preserve">van Zandvoort K, Jarvis CI, Pearson CAB, et al. Response strategies for COVID-19 epidemics in African settings: a mathematical modelling study. </w:t>
      </w:r>
      <w:r w:rsidRPr="00361632">
        <w:rPr>
          <w:i/>
          <w:lang w:val="fr-BE"/>
        </w:rPr>
        <w:t>BMC Med</w:t>
      </w:r>
      <w:r w:rsidRPr="00361632">
        <w:rPr>
          <w:lang w:val="fr-BE"/>
        </w:rPr>
        <w:t>. 10 2020;18(1):324. doi:10.1186/s12916-020-01789-2</w:t>
      </w:r>
    </w:p>
    <w:p w14:paraId="0C3ADABE" w14:textId="77777777" w:rsidR="00A21AF0" w:rsidRPr="00A21AF0" w:rsidRDefault="00A21AF0" w:rsidP="00A21AF0">
      <w:pPr>
        <w:pStyle w:val="EndNoteBibliography"/>
      </w:pPr>
      <w:r w:rsidRPr="00361632">
        <w:rPr>
          <w:lang w:val="fr-BE"/>
        </w:rPr>
        <w:t>13.</w:t>
      </w:r>
      <w:r w:rsidRPr="00361632">
        <w:rPr>
          <w:lang w:val="fr-BE"/>
        </w:rPr>
        <w:tab/>
        <w:t xml:space="preserve">Bertuzzo E, Mari L, Pasetto D, et al. </w:t>
      </w:r>
      <w:r w:rsidRPr="00A21AF0">
        <w:t xml:space="preserve">The geography of COVID-19 spread in Italy and implications for the relaxation of confinement measures. </w:t>
      </w:r>
      <w:r w:rsidRPr="00A21AF0">
        <w:rPr>
          <w:i/>
        </w:rPr>
        <w:t>Nature communications</w:t>
      </w:r>
      <w:r w:rsidRPr="00A21AF0">
        <w:t xml:space="preserve">. 2020;11(1):1-11. </w:t>
      </w:r>
    </w:p>
    <w:p w14:paraId="4B8B88B3" w14:textId="77777777" w:rsidR="00A21AF0" w:rsidRPr="00A21AF0" w:rsidRDefault="00A21AF0" w:rsidP="00A21AF0">
      <w:pPr>
        <w:pStyle w:val="EndNoteBibliography"/>
      </w:pPr>
      <w:r w:rsidRPr="00A21AF0">
        <w:t>14.</w:t>
      </w:r>
      <w:r w:rsidRPr="00A21AF0">
        <w:tab/>
        <w:t xml:space="preserve">Engbert R, Drepper F. Chance and chaos in population biology—models of recurrent epidemics and food chain dynamics. </w:t>
      </w:r>
      <w:r w:rsidRPr="00A21AF0">
        <w:rPr>
          <w:i/>
        </w:rPr>
        <w:t>Chaos, Solitons &amp; Fractals</w:t>
      </w:r>
      <w:r w:rsidRPr="00A21AF0">
        <w:t xml:space="preserve">. 1994;4(7):1147-1169. </w:t>
      </w:r>
    </w:p>
    <w:p w14:paraId="2854977A" w14:textId="77777777" w:rsidR="00A21AF0" w:rsidRPr="00A21AF0" w:rsidRDefault="00A21AF0" w:rsidP="00A21AF0">
      <w:pPr>
        <w:pStyle w:val="EndNoteBibliography"/>
      </w:pPr>
      <w:r w:rsidRPr="00A21AF0">
        <w:t>15.</w:t>
      </w:r>
      <w:r w:rsidRPr="00A21AF0">
        <w:tab/>
        <w:t xml:space="preserve">Johnson P. adaptivetau: Tau-Leaping Stochastic Simulation, 2019. </w:t>
      </w:r>
      <w:r w:rsidRPr="00A21AF0">
        <w:rPr>
          <w:i/>
        </w:rPr>
        <w:t>R package version 22-3</w:t>
      </w:r>
      <w:r w:rsidRPr="00A21AF0">
        <w:t xml:space="preserve">. </w:t>
      </w:r>
    </w:p>
    <w:p w14:paraId="592BF865" w14:textId="77777777" w:rsidR="00A21AF0" w:rsidRPr="00361632" w:rsidRDefault="00A21AF0" w:rsidP="00A21AF0">
      <w:pPr>
        <w:pStyle w:val="EndNoteBibliography"/>
        <w:rPr>
          <w:lang w:val="fr-BE"/>
        </w:rPr>
      </w:pPr>
      <w:r w:rsidRPr="00A21AF0">
        <w:t>16.</w:t>
      </w:r>
      <w:r w:rsidRPr="00A21AF0">
        <w:tab/>
        <w:t xml:space="preserve">Funk S, Bansal S, Bauch CT, et al. Nine challenges in incorporating the dynamics of behaviour in infectious diseases models. </w:t>
      </w:r>
      <w:r w:rsidRPr="00361632">
        <w:rPr>
          <w:i/>
          <w:lang w:val="fr-BE"/>
        </w:rPr>
        <w:t>Epidemics</w:t>
      </w:r>
      <w:r w:rsidRPr="00361632">
        <w:rPr>
          <w:lang w:val="fr-BE"/>
        </w:rPr>
        <w:t>. Mar 2015;10:21-5. doi:10.1016/j.epidem.2014.09.005</w:t>
      </w:r>
    </w:p>
    <w:p w14:paraId="1BAFF553" w14:textId="77777777" w:rsidR="00A21AF0" w:rsidRPr="00A21AF0" w:rsidRDefault="00A21AF0" w:rsidP="00A21AF0">
      <w:pPr>
        <w:pStyle w:val="EndNoteBibliography"/>
      </w:pPr>
      <w:r w:rsidRPr="00361632">
        <w:rPr>
          <w:lang w:val="fr-BE"/>
        </w:rPr>
        <w:t>17.</w:t>
      </w:r>
      <w:r w:rsidRPr="00361632">
        <w:rPr>
          <w:lang w:val="fr-BE"/>
        </w:rPr>
        <w:tab/>
        <w:t xml:space="preserve">Li Q, Guan X, Wu P, et al. </w:t>
      </w:r>
      <w:r w:rsidRPr="00A21AF0">
        <w:t xml:space="preserve">Early Transmission Dynamics in Wuhan, China, of Novel Coronavirus-Infected Pneumonia. </w:t>
      </w:r>
      <w:r w:rsidRPr="00A21AF0">
        <w:rPr>
          <w:i/>
        </w:rPr>
        <w:t>N Engl J Med</w:t>
      </w:r>
      <w:r w:rsidRPr="00A21AF0">
        <w:t>. 03 2020;382(13):1199-1207. doi:10.1056/NEJMoa2001316</w:t>
      </w:r>
    </w:p>
    <w:p w14:paraId="4461E789" w14:textId="77777777" w:rsidR="00A21AF0" w:rsidRPr="00A21AF0" w:rsidRDefault="00A21AF0" w:rsidP="00A21AF0">
      <w:pPr>
        <w:pStyle w:val="EndNoteBibliography"/>
      </w:pPr>
      <w:r w:rsidRPr="00A21AF0">
        <w:t>18.</w:t>
      </w:r>
      <w:r w:rsidRPr="00A21AF0">
        <w:tab/>
        <w:t xml:space="preserve">He X, Lau EHY, Wu P, et al. Temporal dynamics in viral shedding and transmissibility of COVID-19. </w:t>
      </w:r>
      <w:r w:rsidRPr="00A21AF0">
        <w:rPr>
          <w:i/>
        </w:rPr>
        <w:t>Nat Med</w:t>
      </w:r>
      <w:r w:rsidRPr="00A21AF0">
        <w:t>. 05 2020;26(5):672-675. doi:10.1038/s41591-020-0869-5</w:t>
      </w:r>
    </w:p>
    <w:p w14:paraId="394AEE6B" w14:textId="77777777" w:rsidR="00A21AF0" w:rsidRPr="00A21AF0" w:rsidRDefault="00A21AF0" w:rsidP="00A21AF0">
      <w:pPr>
        <w:pStyle w:val="EndNoteBibliography"/>
      </w:pPr>
      <w:r w:rsidRPr="00A21AF0">
        <w:t>19.</w:t>
      </w:r>
      <w:r w:rsidRPr="00A21AF0">
        <w:tab/>
        <w:t xml:space="preserve">Ashcroft P, Huisman JS, Lehtinen S, et al. COVID-19 infectivity profile correction. </w:t>
      </w:r>
      <w:r w:rsidRPr="00A21AF0">
        <w:rPr>
          <w:i/>
        </w:rPr>
        <w:t>Swiss Med Wkly</w:t>
      </w:r>
      <w:r w:rsidRPr="00A21AF0">
        <w:t>. 07 2020;150:w20336. doi:10.4414/smw.2020.20336</w:t>
      </w:r>
    </w:p>
    <w:p w14:paraId="7D5DCE53" w14:textId="77777777" w:rsidR="00A21AF0" w:rsidRPr="00A21AF0" w:rsidRDefault="00A21AF0" w:rsidP="00A21AF0">
      <w:pPr>
        <w:pStyle w:val="EndNoteBibliography"/>
      </w:pPr>
      <w:r w:rsidRPr="00A21AF0">
        <w:t>20.</w:t>
      </w:r>
      <w:r w:rsidRPr="00A21AF0">
        <w:tab/>
        <w:t xml:space="preserve">Wölfel R, Corman VM, Guggemos W, et al. Virological assessment of hospitalized patients with COVID-2019. </w:t>
      </w:r>
      <w:r w:rsidRPr="00A21AF0">
        <w:rPr>
          <w:i/>
        </w:rPr>
        <w:t>Nature</w:t>
      </w:r>
      <w:r w:rsidRPr="00A21AF0">
        <w:t xml:space="preserve">. 2020;581(7809):465-469. </w:t>
      </w:r>
    </w:p>
    <w:p w14:paraId="6FE39B15" w14:textId="77777777" w:rsidR="00A21AF0" w:rsidRPr="00A21AF0" w:rsidRDefault="00A21AF0" w:rsidP="00A21AF0">
      <w:pPr>
        <w:pStyle w:val="EndNoteBibliography"/>
      </w:pPr>
      <w:r w:rsidRPr="00A21AF0">
        <w:t>21.</w:t>
      </w:r>
      <w:r w:rsidRPr="00A21AF0">
        <w:tab/>
        <w:t xml:space="preserve">Wang D, Hu B, Hu C, et al. Clinical Characteristics of 138 Hospitalized Patients With 2019 Novel Coronavirus-Infected Pneumonia in Wuhan, China. </w:t>
      </w:r>
      <w:r w:rsidRPr="00A21AF0">
        <w:rPr>
          <w:i/>
        </w:rPr>
        <w:t>JAMA</w:t>
      </w:r>
      <w:r w:rsidRPr="00A21AF0">
        <w:t>. 03 2020;323(11):1061-1069. doi:10.1001/jama.2020.1585</w:t>
      </w:r>
    </w:p>
    <w:p w14:paraId="02753CC5" w14:textId="77777777" w:rsidR="00A21AF0" w:rsidRPr="00A21AF0" w:rsidRDefault="00A21AF0" w:rsidP="00A21AF0">
      <w:pPr>
        <w:pStyle w:val="EndNoteBibliography"/>
      </w:pPr>
      <w:r w:rsidRPr="00A21AF0">
        <w:t>22.</w:t>
      </w:r>
      <w:r w:rsidRPr="00A21AF0">
        <w:tab/>
        <w:t xml:space="preserve">Byambasuren O, Cardona M, Bell K, Clark J, McLaws M-L, Glasziou P. Estimating the extent of asymptomatic COVID-19 and its potential for community transmission: systematic review and meta-analysis. </w:t>
      </w:r>
      <w:r w:rsidRPr="00A21AF0">
        <w:rPr>
          <w:i/>
        </w:rPr>
        <w:t>Official Journal of the Association of Medical Microbiology and Infectious Disease Canada</w:t>
      </w:r>
      <w:r w:rsidRPr="00A21AF0">
        <w:t xml:space="preserve">. 2020;5(4):223-234. </w:t>
      </w:r>
    </w:p>
    <w:p w14:paraId="7AF46288" w14:textId="77777777" w:rsidR="00A21AF0" w:rsidRPr="00A21AF0" w:rsidRDefault="00A21AF0" w:rsidP="00A21AF0">
      <w:pPr>
        <w:pStyle w:val="EndNoteBibliography"/>
      </w:pPr>
      <w:r w:rsidRPr="00A21AF0">
        <w:t>23.</w:t>
      </w:r>
      <w:r w:rsidRPr="00A21AF0">
        <w:tab/>
        <w:t xml:space="preserve">Assistance Coordinator Unit. The Syrian IDP camps monitoring study - Northern Syria camps - Humanitarian </w:t>
      </w:r>
    </w:p>
    <w:p w14:paraId="31019450" w14:textId="3B4140B7" w:rsidR="00A21AF0" w:rsidRPr="00A21AF0" w:rsidRDefault="00A21AF0" w:rsidP="00A21AF0">
      <w:pPr>
        <w:pStyle w:val="EndNoteBibliography"/>
      </w:pPr>
      <w:r w:rsidRPr="00A21AF0">
        <w:t xml:space="preserve"> Data Exchange. </w:t>
      </w:r>
      <w:hyperlink r:id="rId13" w:history="1">
        <w:r w:rsidRPr="00A21AF0">
          <w:rPr>
            <w:rStyle w:val="Hyperlink"/>
          </w:rPr>
          <w:t>https://data.humdata.org/dataset/idp-camps-monitoring-november-of-2018</w:t>
        </w:r>
      </w:hyperlink>
    </w:p>
    <w:p w14:paraId="33D65D74" w14:textId="77777777" w:rsidR="00A21AF0" w:rsidRPr="00A21AF0" w:rsidRDefault="00A21AF0" w:rsidP="00A21AF0">
      <w:pPr>
        <w:pStyle w:val="EndNoteBibliography"/>
      </w:pPr>
      <w:r w:rsidRPr="00A21AF0">
        <w:t>24.</w:t>
      </w:r>
      <w:r w:rsidRPr="00A21AF0">
        <w:tab/>
        <w:t xml:space="preserve">Calvot T, Merat C. Hidden victims of the Syrian crisis: disabled, injured and older refugees. </w:t>
      </w:r>
      <w:r w:rsidRPr="00A21AF0">
        <w:rPr>
          <w:i/>
        </w:rPr>
        <w:t>London: HelpAge International and Handicap International</w:t>
      </w:r>
      <w:r w:rsidRPr="00A21AF0">
        <w:t>. 2014;</w:t>
      </w:r>
    </w:p>
    <w:p w14:paraId="29B3A219" w14:textId="77777777" w:rsidR="00A21AF0" w:rsidRPr="00A21AF0" w:rsidRDefault="00A21AF0" w:rsidP="00A21AF0">
      <w:pPr>
        <w:pStyle w:val="EndNoteBibliography"/>
      </w:pPr>
      <w:r w:rsidRPr="00A21AF0">
        <w:t>25.</w:t>
      </w:r>
      <w:r w:rsidRPr="00A21AF0">
        <w:tab/>
        <w:t>Oyinlola MA, Osayomi T, Adeniyi O. Empirical Modelling of Confirmed Covid-19 Cases in Nigeria: Forecasts and Implications. 2020;</w:t>
      </w:r>
    </w:p>
    <w:p w14:paraId="1E43DDC0" w14:textId="77777777" w:rsidR="00A21AF0" w:rsidRPr="00A21AF0" w:rsidRDefault="00A21AF0" w:rsidP="00A21AF0">
      <w:pPr>
        <w:pStyle w:val="EndNoteBibliography"/>
      </w:pPr>
      <w:r w:rsidRPr="00A21AF0">
        <w:t>26.</w:t>
      </w:r>
      <w:r w:rsidRPr="00A21AF0">
        <w:tab/>
        <w:t xml:space="preserve">Santos JE, Carcione JM, Savioli GB, Gauzellino PM, Ravecca A. A numerical simulation of the COVID-19 epidemic in Argentina using the SEIR model. </w:t>
      </w:r>
      <w:r w:rsidRPr="00A21AF0">
        <w:rPr>
          <w:i/>
        </w:rPr>
        <w:t>arXiv preprint arXiv:200506297</w:t>
      </w:r>
      <w:r w:rsidRPr="00A21AF0">
        <w:t>. 2020;</w:t>
      </w:r>
    </w:p>
    <w:p w14:paraId="63E71892" w14:textId="77777777" w:rsidR="00A21AF0" w:rsidRPr="00A21AF0" w:rsidRDefault="00A21AF0" w:rsidP="00A21AF0">
      <w:pPr>
        <w:pStyle w:val="EndNoteBibliography"/>
      </w:pPr>
      <w:r w:rsidRPr="00A21AF0">
        <w:lastRenderedPageBreak/>
        <w:t>27.</w:t>
      </w:r>
      <w:r w:rsidRPr="00A21AF0">
        <w:tab/>
        <w:t xml:space="preserve">Truelove S, Abrahim O, Altare C, et al. The potential impact of COVID-19 in refugee camps in Bangladesh and beyond:  A modeling study. </w:t>
      </w:r>
      <w:r w:rsidRPr="00A21AF0">
        <w:rPr>
          <w:i/>
        </w:rPr>
        <w:t>PLoS Med</w:t>
      </w:r>
      <w:r w:rsidRPr="00A21AF0">
        <w:t>. 06 2020;17(6):e1003144. doi:10.1371/journal.pmed.1003144</w:t>
      </w:r>
    </w:p>
    <w:p w14:paraId="7457E247" w14:textId="1D36024F" w:rsidR="00A21AF0" w:rsidRPr="00A21AF0" w:rsidRDefault="00A21AF0" w:rsidP="00A21AF0">
      <w:pPr>
        <w:pStyle w:val="EndNoteBibliography"/>
      </w:pPr>
      <w:r w:rsidRPr="00A21AF0">
        <w:t>28.</w:t>
      </w:r>
      <w:r w:rsidRPr="00A21AF0">
        <w:tab/>
        <w:t xml:space="preserve">REACH initiative. North West Syria situation overview, (16 march 2020). </w:t>
      </w:r>
      <w:hyperlink r:id="rId14" w:history="1">
        <w:r w:rsidRPr="00A21AF0">
          <w:rPr>
            <w:rStyle w:val="Hyperlink"/>
          </w:rPr>
          <w:t>https://www.impactrepository</w:t>
        </w:r>
      </w:hyperlink>
      <w:r w:rsidRPr="00A21AF0">
        <w:t>. org/document/reach/0169bf6a/REACH SYR Situation-Overview Northwest-Syria 16-March-2020-1.pdf.</w:t>
      </w:r>
    </w:p>
    <w:p w14:paraId="0E998494" w14:textId="78640429" w:rsidR="00A21AF0" w:rsidRPr="00A21AF0" w:rsidRDefault="00A21AF0" w:rsidP="00A21AF0">
      <w:pPr>
        <w:pStyle w:val="EndNoteBibliography"/>
      </w:pPr>
      <w:r w:rsidRPr="00A21AF0">
        <w:t>29.</w:t>
      </w:r>
      <w:r w:rsidRPr="00A21AF0">
        <w:tab/>
        <w:t xml:space="preserve">United Nations Office for the Coordination of Humanitarian Affairs. Recent developments in Northwest Syria. S ituation report no. 19 - as of 21 august 2020. . Accessed 2020-08-24, </w:t>
      </w:r>
      <w:hyperlink r:id="rId15" w:history="1">
        <w:r w:rsidRPr="00A21AF0">
          <w:rPr>
            <w:rStyle w:val="Hyperlink"/>
          </w:rPr>
          <w:t>https://reliefweb.int/report/syrian-arab-republic/recentdevelopments-</w:t>
        </w:r>
      </w:hyperlink>
      <w:r w:rsidRPr="00A21AF0">
        <w:t xml:space="preserve"> northwest-syria-situation-report-no-19-21-august.</w:t>
      </w:r>
    </w:p>
    <w:p w14:paraId="238D81A9" w14:textId="77777777" w:rsidR="00A21AF0" w:rsidRPr="00A21AF0" w:rsidRDefault="00A21AF0" w:rsidP="00A21AF0">
      <w:pPr>
        <w:pStyle w:val="EndNoteBibliography"/>
      </w:pPr>
      <w:r w:rsidRPr="00A21AF0">
        <w:t>30.</w:t>
      </w:r>
      <w:r w:rsidRPr="00A21AF0">
        <w:tab/>
        <w:t xml:space="preserve">Hariri M, Rihawi H, Safadi S, McGlasson MA, Obaid W. The Covid-19 Forecast in Northwest Syria the Imperative of Global Action to Avoid Catastrophe. </w:t>
      </w:r>
      <w:r w:rsidRPr="00A21AF0">
        <w:rPr>
          <w:i/>
        </w:rPr>
        <w:t>medRxiv</w:t>
      </w:r>
      <w:r w:rsidRPr="00A21AF0">
        <w:t>. 2020;</w:t>
      </w:r>
    </w:p>
    <w:p w14:paraId="2CFC9C48" w14:textId="77777777" w:rsidR="00A21AF0" w:rsidRPr="00A21AF0" w:rsidRDefault="00A21AF0" w:rsidP="00A21AF0">
      <w:pPr>
        <w:pStyle w:val="EndNoteBibliography"/>
      </w:pPr>
      <w:r w:rsidRPr="00A21AF0">
        <w:t>31.</w:t>
      </w:r>
      <w:r w:rsidRPr="00A21AF0">
        <w:tab/>
        <w:t xml:space="preserve">Dong Y, Mo X, Hu Y, et al. Epidemiological characteristics of 2143 pediatric patients with 2019 coronavirus disease in China. </w:t>
      </w:r>
      <w:r w:rsidRPr="00A21AF0">
        <w:rPr>
          <w:i/>
        </w:rPr>
        <w:t>Pediatrics</w:t>
      </w:r>
      <w:r w:rsidRPr="00A21AF0">
        <w:t xml:space="preserve">. 2020;145(6):e20200702. </w:t>
      </w:r>
    </w:p>
    <w:p w14:paraId="629545A9" w14:textId="77777777" w:rsidR="00A21AF0" w:rsidRPr="00A21AF0" w:rsidRDefault="00A21AF0" w:rsidP="00A21AF0">
      <w:pPr>
        <w:pStyle w:val="EndNoteBibliography"/>
      </w:pPr>
      <w:r w:rsidRPr="00A21AF0">
        <w:t>32.</w:t>
      </w:r>
      <w:r w:rsidRPr="00A21AF0">
        <w:tab/>
        <w:t xml:space="preserve">Team CC-R, Chow N, Fleming-Dutra K, et al. Preliminary estimates of the prevalence of selected underlying health conditions among patients with coronavirus disease 2019—United States, February 12–March 28, 2020. </w:t>
      </w:r>
      <w:r w:rsidRPr="00A21AF0">
        <w:rPr>
          <w:i/>
        </w:rPr>
        <w:t>Morbidity and Mortality Weekly Report</w:t>
      </w:r>
      <w:r w:rsidRPr="00A21AF0">
        <w:t xml:space="preserve">. 2020;69(13):382-386. </w:t>
      </w:r>
    </w:p>
    <w:p w14:paraId="3DF93997" w14:textId="77777777" w:rsidR="00A21AF0" w:rsidRPr="00A21AF0" w:rsidRDefault="00A21AF0" w:rsidP="00A21AF0">
      <w:pPr>
        <w:pStyle w:val="EndNoteBibliography"/>
      </w:pPr>
      <w:r w:rsidRPr="00A21AF0">
        <w:t>33.</w:t>
      </w:r>
      <w:r w:rsidRPr="00A21AF0">
        <w:tab/>
        <w:t xml:space="preserve">Shapiro SS, Wilk MB. An analysis of variance test for normality (complete samples). </w:t>
      </w:r>
      <w:r w:rsidRPr="00A21AF0">
        <w:rPr>
          <w:i/>
        </w:rPr>
        <w:t>Biometrika</w:t>
      </w:r>
      <w:r w:rsidRPr="00A21AF0">
        <w:t xml:space="preserve">. 1965;52(3/4):591-611. </w:t>
      </w:r>
    </w:p>
    <w:p w14:paraId="6B5C60A7" w14:textId="77777777" w:rsidR="00A21AF0" w:rsidRPr="00A21AF0" w:rsidRDefault="00A21AF0" w:rsidP="00A21AF0">
      <w:pPr>
        <w:pStyle w:val="EndNoteBibliography"/>
      </w:pPr>
      <w:r w:rsidRPr="00A21AF0">
        <w:t>34.</w:t>
      </w:r>
      <w:r w:rsidRPr="00A21AF0">
        <w:tab/>
        <w:t xml:space="preserve">Conover WJ, Iman RL. </w:t>
      </w:r>
      <w:r w:rsidRPr="00A21AF0">
        <w:rPr>
          <w:i/>
        </w:rPr>
        <w:t>On multiple-comparisons procedures</w:t>
      </w:r>
      <w:r w:rsidRPr="00A21AF0">
        <w:t xml:space="preserve">. 1979. </w:t>
      </w:r>
    </w:p>
    <w:p w14:paraId="6891235C" w14:textId="77777777" w:rsidR="00A21AF0" w:rsidRPr="00A21AF0" w:rsidRDefault="00A21AF0" w:rsidP="00A21AF0">
      <w:pPr>
        <w:pStyle w:val="EndNoteBibliography"/>
      </w:pPr>
      <w:r w:rsidRPr="00A21AF0">
        <w:t>35.</w:t>
      </w:r>
      <w:r w:rsidRPr="00A21AF0">
        <w:tab/>
        <w:t>Pohlert T. The Pairwise Multiple Comparison of Mean Ranks Package Extended (PMCMRplus),  2020.: R package.</w:t>
      </w:r>
    </w:p>
    <w:p w14:paraId="468AC4F5" w14:textId="77777777" w:rsidR="00A21AF0" w:rsidRPr="00A21AF0" w:rsidRDefault="00A21AF0" w:rsidP="00A21AF0">
      <w:pPr>
        <w:pStyle w:val="EndNoteBibliography"/>
      </w:pPr>
      <w:r w:rsidRPr="00A21AF0">
        <w:t>36.</w:t>
      </w:r>
      <w:r w:rsidRPr="00A21AF0">
        <w:tab/>
        <w:t xml:space="preserve">Brown LD, Cai TT, DasGupta A. Interval estimation for a binomial proportion. </w:t>
      </w:r>
      <w:r w:rsidRPr="00A21AF0">
        <w:rPr>
          <w:i/>
        </w:rPr>
        <w:t>Statistical science</w:t>
      </w:r>
      <w:r w:rsidRPr="00A21AF0">
        <w:t xml:space="preserve">. 2001:101-117. </w:t>
      </w:r>
    </w:p>
    <w:p w14:paraId="48AFD83A" w14:textId="77777777" w:rsidR="00A21AF0" w:rsidRPr="00A21AF0" w:rsidRDefault="00A21AF0" w:rsidP="00A21AF0">
      <w:pPr>
        <w:pStyle w:val="EndNoteBibliography"/>
      </w:pPr>
      <w:r w:rsidRPr="00A21AF0">
        <w:t>37.</w:t>
      </w:r>
      <w:r w:rsidRPr="00A21AF0">
        <w:tab/>
        <w:t>Dorai-Raj S. binom: Binomial Confidence Intervals For Several Parameterizations, 2014. R package  version 1.1-1. .</w:t>
      </w:r>
    </w:p>
    <w:p w14:paraId="3146B379" w14:textId="77777777" w:rsidR="00A21AF0" w:rsidRPr="00A21AF0" w:rsidRDefault="00A21AF0" w:rsidP="00A21AF0">
      <w:pPr>
        <w:pStyle w:val="EndNoteBibliography"/>
      </w:pPr>
      <w:r w:rsidRPr="00A21AF0">
        <w:t>38.</w:t>
      </w:r>
      <w:r w:rsidRPr="00A21AF0">
        <w:tab/>
        <w:t>R Core Team. R: A Language and Environment for Statistical Computing. R Foundation for Statistical  Computing, Vienna, Austria 2020.</w:t>
      </w:r>
    </w:p>
    <w:p w14:paraId="60ABF00A" w14:textId="77777777" w:rsidR="00A21AF0" w:rsidRPr="00A21AF0" w:rsidRDefault="00A21AF0" w:rsidP="00A21AF0">
      <w:pPr>
        <w:pStyle w:val="EndNoteBibliography"/>
      </w:pPr>
      <w:r w:rsidRPr="00A21AF0">
        <w:t>39.</w:t>
      </w:r>
      <w:r w:rsidRPr="00A21AF0">
        <w:tab/>
        <w:t xml:space="preserve">Nyabadza F, Chirove F, Chukwu CW, Visaya MV. Modelling the Potential Impact of Social Distancing on the COVID-19 Epidemic in South Africa. </w:t>
      </w:r>
      <w:r w:rsidRPr="00A21AF0">
        <w:rPr>
          <w:i/>
        </w:rPr>
        <w:t>Comput Math Methods Med</w:t>
      </w:r>
      <w:r w:rsidRPr="00A21AF0">
        <w:t>. 2020;2020:5379278. doi:10.1155/2020/5379278</w:t>
      </w:r>
    </w:p>
    <w:p w14:paraId="415802BA" w14:textId="77777777" w:rsidR="00A21AF0" w:rsidRPr="00A21AF0" w:rsidRDefault="00A21AF0" w:rsidP="00A21AF0">
      <w:pPr>
        <w:pStyle w:val="EndNoteBibliography"/>
      </w:pPr>
      <w:r w:rsidRPr="00A21AF0">
        <w:t>40.</w:t>
      </w:r>
      <w:r w:rsidRPr="00A21AF0">
        <w:tab/>
        <w:t xml:space="preserve">Siraj A, Worku A, Berhane K, et al. Early estimates of COVID-19 infections in small, medium and large population clusters. </w:t>
      </w:r>
      <w:r w:rsidRPr="00A21AF0">
        <w:rPr>
          <w:i/>
        </w:rPr>
        <w:t>BMJ Glob Health</w:t>
      </w:r>
      <w:r w:rsidRPr="00A21AF0">
        <w:t>. 09 2020;5(9)doi:10.1136/bmjgh-2020-003055</w:t>
      </w:r>
    </w:p>
    <w:p w14:paraId="17672860" w14:textId="77777777" w:rsidR="00A21AF0" w:rsidRPr="00A21AF0" w:rsidRDefault="00A21AF0" w:rsidP="00A21AF0">
      <w:pPr>
        <w:pStyle w:val="EndNoteBibliography"/>
      </w:pPr>
      <w:r w:rsidRPr="00A21AF0">
        <w:t>41.</w:t>
      </w:r>
      <w:r w:rsidRPr="00A21AF0">
        <w:tab/>
        <w:t xml:space="preserve">Dahab M, Van Zandvoort K, Flasche S, et al. COVID-19 control in low-income settings and displaced populations: what can realistically be done? </w:t>
      </w:r>
      <w:r w:rsidRPr="00A21AF0">
        <w:rPr>
          <w:i/>
        </w:rPr>
        <w:t>Conflict and health</w:t>
      </w:r>
      <w:r w:rsidRPr="00A21AF0">
        <w:t xml:space="preserve">. 2020;14(1):1-6. </w:t>
      </w:r>
    </w:p>
    <w:p w14:paraId="5ABB88DB" w14:textId="77777777" w:rsidR="00A21AF0" w:rsidRPr="00A21AF0" w:rsidRDefault="00A21AF0" w:rsidP="00A21AF0">
      <w:pPr>
        <w:pStyle w:val="EndNoteBibliography"/>
      </w:pPr>
      <w:r w:rsidRPr="00A21AF0">
        <w:t>42.</w:t>
      </w:r>
      <w:r w:rsidRPr="00A21AF0">
        <w:tab/>
        <w:t xml:space="preserve">Widders A, Broom A, Broom J. SARS-CoV-2: The viral shedding vs infectivity dilemma. </w:t>
      </w:r>
      <w:r w:rsidRPr="00A21AF0">
        <w:rPr>
          <w:i/>
        </w:rPr>
        <w:t>Infect Dis Health</w:t>
      </w:r>
      <w:r w:rsidRPr="00A21AF0">
        <w:t>. 08 2020;25(3):210-215. doi:10.1016/j.idh.2020.05.002</w:t>
      </w:r>
    </w:p>
    <w:p w14:paraId="67C115E7" w14:textId="77777777" w:rsidR="00A21AF0" w:rsidRPr="00A21AF0" w:rsidRDefault="00A21AF0" w:rsidP="00A21AF0">
      <w:pPr>
        <w:pStyle w:val="EndNoteBibliography"/>
      </w:pPr>
      <w:r w:rsidRPr="00A21AF0">
        <w:t>43.</w:t>
      </w:r>
      <w:r w:rsidRPr="00A21AF0">
        <w:tab/>
        <w:t xml:space="preserve">Casey M, Griffin J, McAloon CG, et al. Estimating pre-symptomatic transmission of COVID-19: a secondary analysis using published data. </w:t>
      </w:r>
      <w:r w:rsidRPr="00A21AF0">
        <w:rPr>
          <w:i/>
        </w:rPr>
        <w:t>MedRxiv</w:t>
      </w:r>
      <w:r w:rsidRPr="00A21AF0">
        <w:t>. 2020;</w:t>
      </w:r>
    </w:p>
    <w:p w14:paraId="3A0C2406" w14:textId="77777777" w:rsidR="00A21AF0" w:rsidRPr="00A21AF0" w:rsidRDefault="00A21AF0" w:rsidP="00A21AF0">
      <w:pPr>
        <w:pStyle w:val="EndNoteBibliography"/>
      </w:pPr>
      <w:r w:rsidRPr="00A21AF0">
        <w:t>44.</w:t>
      </w:r>
      <w:r w:rsidRPr="00A21AF0">
        <w:tab/>
        <w:t xml:space="preserve">Bullock J, Cuesta-Lazaro C, Quera-Bofarull A, et al. Operational response simulation tool for epidemics within refugee and IDP settlements. </w:t>
      </w:r>
      <w:r w:rsidRPr="00A21AF0">
        <w:rPr>
          <w:i/>
        </w:rPr>
        <w:t>medRxiv</w:t>
      </w:r>
      <w:r w:rsidRPr="00A21AF0">
        <w:t>. 2021;</w:t>
      </w:r>
    </w:p>
    <w:p w14:paraId="505DB160" w14:textId="77777777" w:rsidR="00A21AF0" w:rsidRPr="00A21AF0" w:rsidRDefault="00A21AF0" w:rsidP="00A21AF0">
      <w:pPr>
        <w:pStyle w:val="EndNoteBibliography"/>
      </w:pPr>
      <w:r w:rsidRPr="00A21AF0">
        <w:t>45.</w:t>
      </w:r>
      <w:r w:rsidRPr="00A21AF0">
        <w:tab/>
        <w:t xml:space="preserve">HERNANDEZ-SUAREZ CM, Verme P, Radyakin S, Murillo-Zamora E. COVID-19 Outbreaks in Refugee Camps. A simulation study. </w:t>
      </w:r>
      <w:r w:rsidRPr="00A21AF0">
        <w:rPr>
          <w:i/>
        </w:rPr>
        <w:t>medRxiv</w:t>
      </w:r>
      <w:r w:rsidRPr="00A21AF0">
        <w:t>. 2020;</w:t>
      </w:r>
    </w:p>
    <w:p w14:paraId="6C1BDC5A" w14:textId="77777777" w:rsidR="00A21AF0" w:rsidRPr="00A21AF0" w:rsidRDefault="00A21AF0" w:rsidP="00A21AF0">
      <w:pPr>
        <w:pStyle w:val="EndNoteBibliography"/>
      </w:pPr>
      <w:r w:rsidRPr="00A21AF0">
        <w:t>46.</w:t>
      </w:r>
      <w:r w:rsidRPr="00A21AF0">
        <w:tab/>
        <w:t xml:space="preserve">Gilman RT, Mahroof-Shaffi S, Harkensee C, Chamberlain AT. Modelling interventions to control COVID-19 outbreaks in a refugee camp. </w:t>
      </w:r>
      <w:r w:rsidRPr="00A21AF0">
        <w:rPr>
          <w:i/>
        </w:rPr>
        <w:t>BMJ Glob Health</w:t>
      </w:r>
      <w:r w:rsidRPr="00A21AF0">
        <w:t>. 12 2020;5(12)doi:10.1136/bmjgh-2020-003727</w:t>
      </w:r>
    </w:p>
    <w:p w14:paraId="2258DD41" w14:textId="77777777" w:rsidR="00A21AF0" w:rsidRPr="00A21AF0" w:rsidRDefault="00A21AF0" w:rsidP="00A21AF0">
      <w:pPr>
        <w:pStyle w:val="EndNoteBibliography"/>
      </w:pPr>
      <w:r w:rsidRPr="00A21AF0">
        <w:lastRenderedPageBreak/>
        <w:t>47.</w:t>
      </w:r>
      <w:r w:rsidRPr="00A21AF0">
        <w:tab/>
        <w:t xml:space="preserve">Pascual-García A, Klein J, Villers J, Campillo-Funollet E, Sarkis C. Empowering the crowd: Feasible strategies to minimize the spread of COVID-19 in high-density informal settlements. </w:t>
      </w:r>
      <w:r w:rsidRPr="00A21AF0">
        <w:rPr>
          <w:i/>
        </w:rPr>
        <w:t>medRxiv</w:t>
      </w:r>
      <w:r w:rsidRPr="00A21AF0">
        <w:t>. 2020;</w:t>
      </w:r>
    </w:p>
    <w:p w14:paraId="3FC03570" w14:textId="77777777" w:rsidR="00A21AF0" w:rsidRPr="00A21AF0" w:rsidRDefault="00A21AF0" w:rsidP="00A21AF0">
      <w:pPr>
        <w:pStyle w:val="EndNoteBibliography"/>
      </w:pPr>
      <w:r w:rsidRPr="00A21AF0">
        <w:t>48.</w:t>
      </w:r>
      <w:r w:rsidRPr="00A21AF0">
        <w:tab/>
        <w:t xml:space="preserve">Arenas A, Cota W, Gómez-Gardenes J, et al. A mathematical model for the spatiotemporal epidemic spreading of COVID19. </w:t>
      </w:r>
      <w:r w:rsidRPr="00A21AF0">
        <w:rPr>
          <w:i/>
        </w:rPr>
        <w:t>MedRxiv</w:t>
      </w:r>
      <w:r w:rsidRPr="00A21AF0">
        <w:t>. 2020;</w:t>
      </w:r>
    </w:p>
    <w:p w14:paraId="666B7D76" w14:textId="77777777" w:rsidR="00A21AF0" w:rsidRPr="00A21AF0" w:rsidRDefault="00A21AF0" w:rsidP="00A21AF0">
      <w:pPr>
        <w:pStyle w:val="EndNoteBibliography"/>
      </w:pPr>
      <w:r w:rsidRPr="00A21AF0">
        <w:t>49.</w:t>
      </w:r>
      <w:r w:rsidRPr="00A21AF0">
        <w:tab/>
        <w:t xml:space="preserve">Diop BZ, Ngom M, Pougué Biyong C, Pougué Biyong JN. The relatively young and rural population may limit the spread and severity of COVID-19 in Africa: a modelling study. </w:t>
      </w:r>
      <w:r w:rsidRPr="00A21AF0">
        <w:rPr>
          <w:i/>
        </w:rPr>
        <w:t>BMJ Glob Health</w:t>
      </w:r>
      <w:r w:rsidRPr="00A21AF0">
        <w:t>. 05 2020;5(5)doi:10.1136/bmjgh-2020-002699</w:t>
      </w:r>
    </w:p>
    <w:p w14:paraId="06F6C2EB" w14:textId="77777777" w:rsidR="00A21AF0" w:rsidRPr="00A21AF0" w:rsidRDefault="00A21AF0" w:rsidP="00A21AF0">
      <w:pPr>
        <w:pStyle w:val="EndNoteBibliography"/>
      </w:pPr>
      <w:r w:rsidRPr="00A21AF0">
        <w:t>50.</w:t>
      </w:r>
      <w:r w:rsidRPr="00A21AF0">
        <w:tab/>
        <w:t xml:space="preserve">Mukumbang FC. Are asylum seekers, refugees and foreign migrants considered in the COVID-19 vaccine discourse? </w:t>
      </w:r>
      <w:r w:rsidRPr="00A21AF0">
        <w:rPr>
          <w:i/>
        </w:rPr>
        <w:t>BMJ Glob Health</w:t>
      </w:r>
      <w:r w:rsidRPr="00A21AF0">
        <w:t>. 11 2020;5(11)doi:10.1136/bmjgh-2020-004085</w:t>
      </w:r>
    </w:p>
    <w:p w14:paraId="015978BF" w14:textId="46626F5E" w:rsidR="004165A6" w:rsidRDefault="00123F7C" w:rsidP="00265B03">
      <w:pPr>
        <w:pStyle w:val="Heading1"/>
      </w:pPr>
      <w:r>
        <w:fldChar w:fldCharType="end"/>
      </w:r>
      <w:r w:rsidR="00265B03">
        <w:rPr>
          <w:caps/>
          <w:lang w:val="en-US" w:eastAsia="en-US"/>
        </w:rPr>
        <w:t>Figure Legends</w:t>
      </w:r>
    </w:p>
    <w:p w14:paraId="00B6206F" w14:textId="588307FA" w:rsidR="004165A6" w:rsidRDefault="004165A6" w:rsidP="004165A6">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 symptomatic (I), infectious-requiring hospitalization (H), recovered (R) and dead (D).</w:t>
      </w:r>
    </w:p>
    <w:p w14:paraId="6C2CE7F7" w14:textId="77777777" w:rsidR="00947789" w:rsidRPr="004C2E66" w:rsidRDefault="00947789" w:rsidP="00947789">
      <w:pPr>
        <w:spacing w:before="240" w:line="240" w:lineRule="auto"/>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7D1E6FF3" w14:textId="7BDC867D" w:rsidR="003853C9" w:rsidRPr="00443C12" w:rsidRDefault="003853C9" w:rsidP="003853C9">
      <w:pPr>
        <w:spacing w:before="240" w:line="276" w:lineRule="auto"/>
        <w:jc w:val="both"/>
        <w:rPr>
          <w:sz w:val="22"/>
          <w:szCs w:val="22"/>
          <w:lang w:eastAsia="en-US"/>
        </w:rPr>
      </w:pPr>
      <w:r w:rsidRPr="00443C12">
        <w:rPr>
          <w:sz w:val="22"/>
          <w:szCs w:val="22"/>
          <w:lang w:eastAsia="en-US"/>
        </w:rPr>
        <w:t xml:space="preserve">Figure 3: </w:t>
      </w:r>
      <w:r w:rsidRPr="00443C12">
        <w:rPr>
          <w:b/>
          <w:bCs/>
          <w:sz w:val="22"/>
          <w:szCs w:val="22"/>
          <w:lang w:eastAsia="en-US"/>
        </w:rPr>
        <w:t>Effect of interventions on outbreak probability, fatalities, and time until symptomatic cases peak.</w:t>
      </w:r>
      <w:r w:rsidRPr="00443C12">
        <w:rPr>
          <w:sz w:val="22"/>
          <w:szCs w:val="22"/>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 the number of simulations considered to compute each mean is different. In the safety zone figures (panels G-I) health-checks are in place, in Supplementary Fig. 7 we show the effect of removing health-checks.</w:t>
      </w:r>
    </w:p>
    <w:p w14:paraId="31CBBD07" w14:textId="77777777" w:rsidR="00555F40" w:rsidRPr="004C2E66" w:rsidRDefault="00555F40" w:rsidP="00555F40">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5620578E" w14:textId="77777777" w:rsidR="00555F40" w:rsidRPr="004C2E66" w:rsidRDefault="00555F40" w:rsidP="003853C9">
      <w:pPr>
        <w:spacing w:before="240" w:line="276" w:lineRule="auto"/>
        <w:jc w:val="both"/>
        <w:rPr>
          <w:lang w:eastAsia="en-US"/>
        </w:rPr>
      </w:pPr>
    </w:p>
    <w:p w14:paraId="35D5F536" w14:textId="77777777" w:rsidR="00947789" w:rsidRPr="00947789" w:rsidRDefault="00947789" w:rsidP="00947789">
      <w:pPr>
        <w:rPr>
          <w:lang w:eastAsia="en-US"/>
        </w:rPr>
      </w:pPr>
    </w:p>
    <w:p w14:paraId="6ACF7E36" w14:textId="11833987" w:rsidR="00FE4713" w:rsidRDefault="00FE4713" w:rsidP="004165A6">
      <w:pPr>
        <w:spacing w:line="240" w:lineRule="auto"/>
      </w:pPr>
    </w:p>
    <w:sectPr w:rsidR="00FE4713" w:rsidSect="006E5177">
      <w:footerReference w:type="default" r:id="rId16"/>
      <w:pgSz w:w="11901" w:h="16840" w:code="9"/>
      <w:pgMar w:top="1440" w:right="1368" w:bottom="1440" w:left="13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C95FE" w14:textId="77777777" w:rsidR="006E38EA" w:rsidRDefault="006E38EA" w:rsidP="00AF2C92">
      <w:r>
        <w:separator/>
      </w:r>
    </w:p>
  </w:endnote>
  <w:endnote w:type="continuationSeparator" w:id="0">
    <w:p w14:paraId="24840E4F" w14:textId="77777777" w:rsidR="006E38EA" w:rsidRDefault="006E38EA" w:rsidP="00AF2C92">
      <w:r>
        <w:continuationSeparator/>
      </w:r>
    </w:p>
  </w:endnote>
  <w:endnote w:type="continuationNotice" w:id="1">
    <w:p w14:paraId="37390516" w14:textId="77777777" w:rsidR="006E38EA" w:rsidRDefault="006E38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806377"/>
      <w:docPartObj>
        <w:docPartGallery w:val="Page Numbers (Bottom of Page)"/>
        <w:docPartUnique/>
      </w:docPartObj>
    </w:sdtPr>
    <w:sdtEndPr>
      <w:rPr>
        <w:noProof/>
      </w:rPr>
    </w:sdtEndPr>
    <w:sdtContent>
      <w:p w14:paraId="04EA3E82" w14:textId="4B2C25C0" w:rsidR="00F650BE" w:rsidRDefault="00F65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E81876" w14:textId="77777777" w:rsidR="00F650BE" w:rsidRDefault="00F65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EBEF2E" w14:textId="77777777" w:rsidR="006E38EA" w:rsidRDefault="006E38EA" w:rsidP="00AF2C92">
      <w:r>
        <w:separator/>
      </w:r>
    </w:p>
  </w:footnote>
  <w:footnote w:type="continuationSeparator" w:id="0">
    <w:p w14:paraId="21344DF0" w14:textId="77777777" w:rsidR="006E38EA" w:rsidRDefault="006E38EA" w:rsidP="00AF2C92">
      <w:r>
        <w:continuationSeparator/>
      </w:r>
    </w:p>
  </w:footnote>
  <w:footnote w:type="continuationNotice" w:id="1">
    <w:p w14:paraId="585272E9" w14:textId="77777777" w:rsidR="006E38EA" w:rsidRDefault="006E38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14264104"/>
    <w:lvl w:ilvl="0" w:tplc="A126DB12">
      <w:start w:val="1"/>
      <w:numFmt w:val="bullet"/>
      <w:pStyle w:val="Bulletedlist"/>
      <w:lvlText w:val=""/>
      <w:lvlJc w:val="left"/>
      <w:pPr>
        <w:ind w:left="720" w:hanging="360"/>
      </w:pPr>
      <w:rPr>
        <w:rFonts w:ascii="Symbol" w:hAnsi="Symbol" w:hint="default"/>
        <w:sz w:val="28"/>
        <w:szCs w:val="28"/>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27AB8"/>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30EC"/>
    <w:rsid w:val="000940E4"/>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3182"/>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067"/>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5A2"/>
    <w:rsid w:val="001B398F"/>
    <w:rsid w:val="001B46C6"/>
    <w:rsid w:val="001B4B48"/>
    <w:rsid w:val="001B4D1F"/>
    <w:rsid w:val="001B7681"/>
    <w:rsid w:val="001B7CAE"/>
    <w:rsid w:val="001C0772"/>
    <w:rsid w:val="001C0D4F"/>
    <w:rsid w:val="001C1BA3"/>
    <w:rsid w:val="001C1DEC"/>
    <w:rsid w:val="001C4358"/>
    <w:rsid w:val="001C5736"/>
    <w:rsid w:val="001C59FD"/>
    <w:rsid w:val="001C6A1D"/>
    <w:rsid w:val="001D1654"/>
    <w:rsid w:val="001D647F"/>
    <w:rsid w:val="001D6857"/>
    <w:rsid w:val="001E0572"/>
    <w:rsid w:val="001E0A67"/>
    <w:rsid w:val="001E1028"/>
    <w:rsid w:val="001E10D4"/>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F4B"/>
    <w:rsid w:val="00242B0D"/>
    <w:rsid w:val="002467C6"/>
    <w:rsid w:val="0024692A"/>
    <w:rsid w:val="002529C5"/>
    <w:rsid w:val="00252BBA"/>
    <w:rsid w:val="00253123"/>
    <w:rsid w:val="0025363D"/>
    <w:rsid w:val="00253A88"/>
    <w:rsid w:val="00255A05"/>
    <w:rsid w:val="0026088C"/>
    <w:rsid w:val="00264001"/>
    <w:rsid w:val="00265B03"/>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90983"/>
    <w:rsid w:val="002A3C42"/>
    <w:rsid w:val="002A5D75"/>
    <w:rsid w:val="002B1B1A"/>
    <w:rsid w:val="002B5A12"/>
    <w:rsid w:val="002B7228"/>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1E4E"/>
    <w:rsid w:val="002F4EDB"/>
    <w:rsid w:val="002F6054"/>
    <w:rsid w:val="002F7759"/>
    <w:rsid w:val="0030166F"/>
    <w:rsid w:val="00303AE2"/>
    <w:rsid w:val="003069CC"/>
    <w:rsid w:val="00310E13"/>
    <w:rsid w:val="003114CD"/>
    <w:rsid w:val="003147E1"/>
    <w:rsid w:val="00314C74"/>
    <w:rsid w:val="00315713"/>
    <w:rsid w:val="00316653"/>
    <w:rsid w:val="0031686C"/>
    <w:rsid w:val="003168AB"/>
    <w:rsid w:val="00316FE0"/>
    <w:rsid w:val="003204D2"/>
    <w:rsid w:val="00321FBB"/>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506"/>
    <w:rsid w:val="00370085"/>
    <w:rsid w:val="003744A7"/>
    <w:rsid w:val="00376235"/>
    <w:rsid w:val="00376EB8"/>
    <w:rsid w:val="00377C75"/>
    <w:rsid w:val="00381FB6"/>
    <w:rsid w:val="003836D3"/>
    <w:rsid w:val="00383A52"/>
    <w:rsid w:val="003853C9"/>
    <w:rsid w:val="003858C8"/>
    <w:rsid w:val="00386E2F"/>
    <w:rsid w:val="00390080"/>
    <w:rsid w:val="00391652"/>
    <w:rsid w:val="003925A8"/>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15D3"/>
    <w:rsid w:val="003D4729"/>
    <w:rsid w:val="003D567A"/>
    <w:rsid w:val="003D626D"/>
    <w:rsid w:val="003D7DD6"/>
    <w:rsid w:val="003E2D9D"/>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05DE4"/>
    <w:rsid w:val="00412C8E"/>
    <w:rsid w:val="00414F3E"/>
    <w:rsid w:val="0041518D"/>
    <w:rsid w:val="004165A6"/>
    <w:rsid w:val="0042221D"/>
    <w:rsid w:val="00424DD3"/>
    <w:rsid w:val="004269C5"/>
    <w:rsid w:val="00426CAF"/>
    <w:rsid w:val="00431F54"/>
    <w:rsid w:val="00435939"/>
    <w:rsid w:val="00437CC7"/>
    <w:rsid w:val="00442B9C"/>
    <w:rsid w:val="004431DD"/>
    <w:rsid w:val="00443C12"/>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0FD8"/>
    <w:rsid w:val="005015F6"/>
    <w:rsid w:val="00502FAC"/>
    <w:rsid w:val="005030C4"/>
    <w:rsid w:val="005031C5"/>
    <w:rsid w:val="00503D13"/>
    <w:rsid w:val="00504FDC"/>
    <w:rsid w:val="00505554"/>
    <w:rsid w:val="005120CC"/>
    <w:rsid w:val="005128D3"/>
    <w:rsid w:val="00512B7B"/>
    <w:rsid w:val="00514EA1"/>
    <w:rsid w:val="0051798B"/>
    <w:rsid w:val="00521F5A"/>
    <w:rsid w:val="005228DE"/>
    <w:rsid w:val="00523ECF"/>
    <w:rsid w:val="00524172"/>
    <w:rsid w:val="00525E06"/>
    <w:rsid w:val="00526454"/>
    <w:rsid w:val="005275AC"/>
    <w:rsid w:val="00531823"/>
    <w:rsid w:val="005320CC"/>
    <w:rsid w:val="00534ECC"/>
    <w:rsid w:val="0053597D"/>
    <w:rsid w:val="0053720D"/>
    <w:rsid w:val="0054095D"/>
    <w:rsid w:val="00540EF5"/>
    <w:rsid w:val="00541BF3"/>
    <w:rsid w:val="00541CD3"/>
    <w:rsid w:val="00544599"/>
    <w:rsid w:val="005476FA"/>
    <w:rsid w:val="0055261A"/>
    <w:rsid w:val="005526F6"/>
    <w:rsid w:val="0055595E"/>
    <w:rsid w:val="00555F40"/>
    <w:rsid w:val="00557988"/>
    <w:rsid w:val="00561A2D"/>
    <w:rsid w:val="00562C49"/>
    <w:rsid w:val="00562DEF"/>
    <w:rsid w:val="0056321A"/>
    <w:rsid w:val="00563A35"/>
    <w:rsid w:val="00564117"/>
    <w:rsid w:val="00566596"/>
    <w:rsid w:val="005725C7"/>
    <w:rsid w:val="00573D52"/>
    <w:rsid w:val="005741E9"/>
    <w:rsid w:val="005748CF"/>
    <w:rsid w:val="00576049"/>
    <w:rsid w:val="00584270"/>
    <w:rsid w:val="00584738"/>
    <w:rsid w:val="00591D9B"/>
    <w:rsid w:val="005920B0"/>
    <w:rsid w:val="005931F7"/>
    <w:rsid w:val="0059380D"/>
    <w:rsid w:val="00595A8F"/>
    <w:rsid w:val="005977C2"/>
    <w:rsid w:val="00597BF2"/>
    <w:rsid w:val="005A1F54"/>
    <w:rsid w:val="005A3020"/>
    <w:rsid w:val="005A5334"/>
    <w:rsid w:val="005A6613"/>
    <w:rsid w:val="005B060B"/>
    <w:rsid w:val="005B134E"/>
    <w:rsid w:val="005B2039"/>
    <w:rsid w:val="005B344F"/>
    <w:rsid w:val="005B3FBA"/>
    <w:rsid w:val="005B4A1D"/>
    <w:rsid w:val="005B4F56"/>
    <w:rsid w:val="005B5940"/>
    <w:rsid w:val="005B674D"/>
    <w:rsid w:val="005C056D"/>
    <w:rsid w:val="005C0CBE"/>
    <w:rsid w:val="005C1505"/>
    <w:rsid w:val="005C1FCF"/>
    <w:rsid w:val="005C2244"/>
    <w:rsid w:val="005C3F41"/>
    <w:rsid w:val="005C7925"/>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0C9"/>
    <w:rsid w:val="006058AD"/>
    <w:rsid w:val="00605A69"/>
    <w:rsid w:val="006062A0"/>
    <w:rsid w:val="00606B28"/>
    <w:rsid w:val="00606C54"/>
    <w:rsid w:val="00614375"/>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815"/>
    <w:rsid w:val="00687217"/>
    <w:rsid w:val="00693302"/>
    <w:rsid w:val="0069640B"/>
    <w:rsid w:val="006A1B83"/>
    <w:rsid w:val="006A21CD"/>
    <w:rsid w:val="006A2381"/>
    <w:rsid w:val="006A24B9"/>
    <w:rsid w:val="006A5918"/>
    <w:rsid w:val="006B21B2"/>
    <w:rsid w:val="006B28EF"/>
    <w:rsid w:val="006B4A4A"/>
    <w:rsid w:val="006B4A60"/>
    <w:rsid w:val="006C0503"/>
    <w:rsid w:val="006C19B2"/>
    <w:rsid w:val="006C303C"/>
    <w:rsid w:val="006C3F4F"/>
    <w:rsid w:val="006C4409"/>
    <w:rsid w:val="006C5BB8"/>
    <w:rsid w:val="006C6936"/>
    <w:rsid w:val="006C7B01"/>
    <w:rsid w:val="006D0FE8"/>
    <w:rsid w:val="006D2F80"/>
    <w:rsid w:val="006D4492"/>
    <w:rsid w:val="006D4B2B"/>
    <w:rsid w:val="006D4F3C"/>
    <w:rsid w:val="006D5C66"/>
    <w:rsid w:val="006D7002"/>
    <w:rsid w:val="006D7376"/>
    <w:rsid w:val="006E1B3C"/>
    <w:rsid w:val="006E23FB"/>
    <w:rsid w:val="006E325A"/>
    <w:rsid w:val="006E33EC"/>
    <w:rsid w:val="006E3802"/>
    <w:rsid w:val="006E38EA"/>
    <w:rsid w:val="006E4A13"/>
    <w:rsid w:val="006E5177"/>
    <w:rsid w:val="006E611B"/>
    <w:rsid w:val="006E6C02"/>
    <w:rsid w:val="006F231A"/>
    <w:rsid w:val="006F6B55"/>
    <w:rsid w:val="006F788D"/>
    <w:rsid w:val="006F78E1"/>
    <w:rsid w:val="00701072"/>
    <w:rsid w:val="00702054"/>
    <w:rsid w:val="007035A4"/>
    <w:rsid w:val="00711799"/>
    <w:rsid w:val="00712B78"/>
    <w:rsid w:val="0071393B"/>
    <w:rsid w:val="00713EE2"/>
    <w:rsid w:val="00716C05"/>
    <w:rsid w:val="007177FC"/>
    <w:rsid w:val="00720C5E"/>
    <w:rsid w:val="00721701"/>
    <w:rsid w:val="007310C6"/>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9B0"/>
    <w:rsid w:val="00753D4E"/>
    <w:rsid w:val="00754B80"/>
    <w:rsid w:val="007556B4"/>
    <w:rsid w:val="00755BAD"/>
    <w:rsid w:val="00760C31"/>
    <w:rsid w:val="007613FA"/>
    <w:rsid w:val="00761918"/>
    <w:rsid w:val="00762F03"/>
    <w:rsid w:val="00763FDE"/>
    <w:rsid w:val="0076413B"/>
    <w:rsid w:val="007648AE"/>
    <w:rsid w:val="00764BF8"/>
    <w:rsid w:val="0076514D"/>
    <w:rsid w:val="00773085"/>
    <w:rsid w:val="00773D59"/>
    <w:rsid w:val="007803F0"/>
    <w:rsid w:val="00781003"/>
    <w:rsid w:val="007813E8"/>
    <w:rsid w:val="007847A2"/>
    <w:rsid w:val="00786BF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50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2DD"/>
    <w:rsid w:val="007F354A"/>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6D99"/>
    <w:rsid w:val="008473D8"/>
    <w:rsid w:val="008478B5"/>
    <w:rsid w:val="008528DC"/>
    <w:rsid w:val="00852B8C"/>
    <w:rsid w:val="008545CA"/>
    <w:rsid w:val="00854981"/>
    <w:rsid w:val="00855231"/>
    <w:rsid w:val="0085752B"/>
    <w:rsid w:val="0086001F"/>
    <w:rsid w:val="00863EDD"/>
    <w:rsid w:val="00864B2E"/>
    <w:rsid w:val="00865963"/>
    <w:rsid w:val="00871C1D"/>
    <w:rsid w:val="0087450E"/>
    <w:rsid w:val="0087485D"/>
    <w:rsid w:val="00875A82"/>
    <w:rsid w:val="00876CA3"/>
    <w:rsid w:val="008772FE"/>
    <w:rsid w:val="008775F1"/>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5CE"/>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64CF"/>
    <w:rsid w:val="008F755D"/>
    <w:rsid w:val="008F7A39"/>
    <w:rsid w:val="008F7B4D"/>
    <w:rsid w:val="009021E8"/>
    <w:rsid w:val="00902422"/>
    <w:rsid w:val="009032A1"/>
    <w:rsid w:val="0090343B"/>
    <w:rsid w:val="00904677"/>
    <w:rsid w:val="00905EE2"/>
    <w:rsid w:val="00911440"/>
    <w:rsid w:val="00911712"/>
    <w:rsid w:val="00911B27"/>
    <w:rsid w:val="00913765"/>
    <w:rsid w:val="009142CF"/>
    <w:rsid w:val="009170BE"/>
    <w:rsid w:val="00920B55"/>
    <w:rsid w:val="00921AD5"/>
    <w:rsid w:val="009262C9"/>
    <w:rsid w:val="00930804"/>
    <w:rsid w:val="00930EB9"/>
    <w:rsid w:val="00933DC7"/>
    <w:rsid w:val="00935070"/>
    <w:rsid w:val="0093567A"/>
    <w:rsid w:val="009418F4"/>
    <w:rsid w:val="00942BBC"/>
    <w:rsid w:val="00944180"/>
    <w:rsid w:val="00944AA0"/>
    <w:rsid w:val="00947789"/>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2AE4"/>
    <w:rsid w:val="009E3B07"/>
    <w:rsid w:val="009E51D1"/>
    <w:rsid w:val="009E5531"/>
    <w:rsid w:val="009E5F04"/>
    <w:rsid w:val="009E6E44"/>
    <w:rsid w:val="009E6F3C"/>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4258"/>
    <w:rsid w:val="00A557A1"/>
    <w:rsid w:val="00A56385"/>
    <w:rsid w:val="00A56DFD"/>
    <w:rsid w:val="00A63059"/>
    <w:rsid w:val="00A63AE3"/>
    <w:rsid w:val="00A65060"/>
    <w:rsid w:val="00A651A4"/>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F8E"/>
    <w:rsid w:val="00B13140"/>
    <w:rsid w:val="00B13227"/>
    <w:rsid w:val="00B13AD4"/>
    <w:rsid w:val="00B13B0C"/>
    <w:rsid w:val="00B14408"/>
    <w:rsid w:val="00B1453A"/>
    <w:rsid w:val="00B2028E"/>
    <w:rsid w:val="00B20F82"/>
    <w:rsid w:val="00B20FAB"/>
    <w:rsid w:val="00B25BD5"/>
    <w:rsid w:val="00B27083"/>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4F66"/>
    <w:rsid w:val="00BB5267"/>
    <w:rsid w:val="00BB52B8"/>
    <w:rsid w:val="00BB59D8"/>
    <w:rsid w:val="00BB7E69"/>
    <w:rsid w:val="00BC0AED"/>
    <w:rsid w:val="00BC0E51"/>
    <w:rsid w:val="00BC3C1F"/>
    <w:rsid w:val="00BC4806"/>
    <w:rsid w:val="00BC6A57"/>
    <w:rsid w:val="00BC7CE7"/>
    <w:rsid w:val="00BD13E4"/>
    <w:rsid w:val="00BD1F1F"/>
    <w:rsid w:val="00BD28DC"/>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17DAC"/>
    <w:rsid w:val="00C21296"/>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1DA"/>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71F99"/>
    <w:rsid w:val="00D72FAE"/>
    <w:rsid w:val="00D73CA4"/>
    <w:rsid w:val="00D73D71"/>
    <w:rsid w:val="00D74396"/>
    <w:rsid w:val="00D76577"/>
    <w:rsid w:val="00D778BA"/>
    <w:rsid w:val="00D80284"/>
    <w:rsid w:val="00D81F71"/>
    <w:rsid w:val="00D8642D"/>
    <w:rsid w:val="00D90A5E"/>
    <w:rsid w:val="00D91A68"/>
    <w:rsid w:val="00D941CB"/>
    <w:rsid w:val="00D94B9B"/>
    <w:rsid w:val="00D95847"/>
    <w:rsid w:val="00D95A68"/>
    <w:rsid w:val="00DA17C7"/>
    <w:rsid w:val="00DA44C8"/>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7BEA"/>
    <w:rsid w:val="00DF036B"/>
    <w:rsid w:val="00DF1464"/>
    <w:rsid w:val="00DF5B84"/>
    <w:rsid w:val="00DF6D5B"/>
    <w:rsid w:val="00DF7606"/>
    <w:rsid w:val="00DF771B"/>
    <w:rsid w:val="00DF7913"/>
    <w:rsid w:val="00DF7D6B"/>
    <w:rsid w:val="00DF7EE2"/>
    <w:rsid w:val="00E01BAA"/>
    <w:rsid w:val="00E0282A"/>
    <w:rsid w:val="00E02F9B"/>
    <w:rsid w:val="00E03D40"/>
    <w:rsid w:val="00E07E14"/>
    <w:rsid w:val="00E12814"/>
    <w:rsid w:val="00E14F94"/>
    <w:rsid w:val="00E17336"/>
    <w:rsid w:val="00E17D15"/>
    <w:rsid w:val="00E21D89"/>
    <w:rsid w:val="00E22B95"/>
    <w:rsid w:val="00E2307C"/>
    <w:rsid w:val="00E24666"/>
    <w:rsid w:val="00E25203"/>
    <w:rsid w:val="00E25670"/>
    <w:rsid w:val="00E30331"/>
    <w:rsid w:val="00E30BB8"/>
    <w:rsid w:val="00E31B5B"/>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5E3B"/>
    <w:rsid w:val="00EA6D02"/>
    <w:rsid w:val="00EA758A"/>
    <w:rsid w:val="00EB096F"/>
    <w:rsid w:val="00EB1622"/>
    <w:rsid w:val="00EB199F"/>
    <w:rsid w:val="00EB21A4"/>
    <w:rsid w:val="00EB27C4"/>
    <w:rsid w:val="00EB477E"/>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0032"/>
    <w:rsid w:val="00F126B9"/>
    <w:rsid w:val="00F12715"/>
    <w:rsid w:val="00F144D5"/>
    <w:rsid w:val="00F146F0"/>
    <w:rsid w:val="00F14C5F"/>
    <w:rsid w:val="00F15039"/>
    <w:rsid w:val="00F15D08"/>
    <w:rsid w:val="00F20FF3"/>
    <w:rsid w:val="00F21850"/>
    <w:rsid w:val="00F2190B"/>
    <w:rsid w:val="00F22362"/>
    <w:rsid w:val="00F22705"/>
    <w:rsid w:val="00F228B5"/>
    <w:rsid w:val="00F2389C"/>
    <w:rsid w:val="00F2413F"/>
    <w:rsid w:val="00F2596F"/>
    <w:rsid w:val="00F25C67"/>
    <w:rsid w:val="00F27B7F"/>
    <w:rsid w:val="00F307C0"/>
    <w:rsid w:val="00F30DFF"/>
    <w:rsid w:val="00F32B80"/>
    <w:rsid w:val="00F340EB"/>
    <w:rsid w:val="00F35285"/>
    <w:rsid w:val="00F358BF"/>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3D8C"/>
    <w:rsid w:val="00F9403E"/>
    <w:rsid w:val="00FA3102"/>
    <w:rsid w:val="00FA48D4"/>
    <w:rsid w:val="00FA4BC9"/>
    <w:rsid w:val="00FA54FA"/>
    <w:rsid w:val="00FA6D39"/>
    <w:rsid w:val="00FA7F03"/>
    <w:rsid w:val="00FB227E"/>
    <w:rsid w:val="00FB267B"/>
    <w:rsid w:val="00FB3855"/>
    <w:rsid w:val="00FB3D61"/>
    <w:rsid w:val="00FB44CE"/>
    <w:rsid w:val="00FB4536"/>
    <w:rsid w:val="00FB5009"/>
    <w:rsid w:val="00FB5ED6"/>
    <w:rsid w:val="00FB76AB"/>
    <w:rsid w:val="00FD03FE"/>
    <w:rsid w:val="00FD0A26"/>
    <w:rsid w:val="00FD126E"/>
    <w:rsid w:val="00FD30E4"/>
    <w:rsid w:val="00FD34DF"/>
    <w:rsid w:val="00FD3C36"/>
    <w:rsid w:val="00FD4D81"/>
    <w:rsid w:val="00FD6FC9"/>
    <w:rsid w:val="00FD7498"/>
    <w:rsid w:val="00FD7FB3"/>
    <w:rsid w:val="00FE011B"/>
    <w:rsid w:val="00FE2584"/>
    <w:rsid w:val="00FE306C"/>
    <w:rsid w:val="00FE4713"/>
    <w:rsid w:val="00FE653F"/>
    <w:rsid w:val="00FE6552"/>
    <w:rsid w:val="00FF1F44"/>
    <w:rsid w:val="00FF225E"/>
    <w:rsid w:val="00FF2CE2"/>
    <w:rsid w:val="00FF45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4FD58D"/>
  <w14:defaultImageDpi w14:val="330"/>
  <w15:docId w15:val="{40E0AF3A-47AE-4EB7-84EE-74CAA7D7C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styleId="UnresolvedMention">
    <w:name w:val="Unresolved Mention"/>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pPr>
      <w:spacing w:line="240" w:lineRule="auto"/>
    </w:pPr>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rowdfightcovid19/req-550-Syria" TargetMode="External"/><Relationship Id="rId13" Type="http://schemas.openxmlformats.org/officeDocument/2006/relationships/hyperlink" Target="https://data.humdata.org/dataset/idp-camps-monitoring-november-of-201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eliefweb.int/report/syrian-arab-republic/syriacamp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umanitarianresponse.info/en/operations/stima/document/situation-report-21-recentdevelopments-northwest-syria-20-october-2020s" TargetMode="External"/><Relationship Id="rId5" Type="http://schemas.openxmlformats.org/officeDocument/2006/relationships/webSettings" Target="webSettings.xml"/><Relationship Id="rId15" Type="http://schemas.openxmlformats.org/officeDocument/2006/relationships/hyperlink" Target="https://reliefweb.int/report/syrian-arab-republic/recentdevelopments-" TargetMode="External"/><Relationship Id="rId10" Type="http://schemas.openxmlformats.org/officeDocument/2006/relationships/hyperlink" Target="https://www.theguardian.com/global-development/2020/sep/23/aid-agencies-warn-of-covid-19-crisis-in-refugee-camps-as-winter-approaches" TargetMode="External"/><Relationship Id="rId4" Type="http://schemas.openxmlformats.org/officeDocument/2006/relationships/settings" Target="settings.xml"/><Relationship Id="rId9" Type="http://schemas.openxmlformats.org/officeDocument/2006/relationships/hyperlink" Target="https://github.com/crowdfightcovid19/req-550-Syria" TargetMode="External"/><Relationship Id="rId14" Type="http://schemas.openxmlformats.org/officeDocument/2006/relationships/hyperlink" Target="https://www.impactrepositor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03</TotalTime>
  <Pages>26</Pages>
  <Words>17027</Words>
  <Characters>100293</Characters>
  <Application>Microsoft Office Word</Application>
  <DocSecurity>0</DocSecurity>
  <Lines>1644</Lines>
  <Paragraphs>43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68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108</cp:revision>
  <cp:lastPrinted>2011-07-22T14:54:00Z</cp:lastPrinted>
  <dcterms:created xsi:type="dcterms:W3CDTF">2021-03-20T16:58:00Z</dcterms:created>
  <dcterms:modified xsi:type="dcterms:W3CDTF">2021-04-01T16:49:00Z</dcterms:modified>
</cp:coreProperties>
</file>